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845DB99" w14:textId="77777777" w:rsidR="00EC7D53" w:rsidRPr="00FA7B36" w:rsidRDefault="00B70646" w:rsidP="00EC7D53">
      <w:pPr>
        <w:shd w:val="clear" w:color="auto" w:fill="EBF5F5"/>
        <w:spacing w:line="226" w:lineRule="atLeast"/>
        <w:rPr>
          <w:rFonts w:asciiTheme="majorBidi" w:hAnsiTheme="majorBidi" w:cstheme="majorBidi"/>
          <w:kern w:val="0"/>
          <w14:ligatures w14:val="none"/>
          <w14:cntxtAlts w14:val="0"/>
        </w:rPr>
      </w:pPr>
      <w:r w:rsidRPr="00FA7B36">
        <w:rPr>
          <w:rFonts w:asciiTheme="majorBidi" w:hAnsiTheme="majorBidi" w:cstheme="majorBidi"/>
          <w:b/>
          <w:bCs/>
          <w:kern w:val="0"/>
          <w:sz w:val="32"/>
          <w:szCs w:val="32"/>
          <w14:ligatures w14:val="none"/>
          <w14:cntxtAlts w14:val="0"/>
        </w:rPr>
        <w:t>Chemical kinetics syllabus, M</w:t>
      </w:r>
      <w:r w:rsidR="00EC7D53" w:rsidRPr="00FA7B36">
        <w:rPr>
          <w:rFonts w:asciiTheme="majorBidi" w:hAnsiTheme="majorBidi" w:cstheme="majorBidi"/>
          <w:b/>
          <w:bCs/>
          <w:kern w:val="0"/>
          <w:sz w:val="32"/>
          <w:szCs w:val="32"/>
          <w14:ligatures w14:val="none"/>
          <w14:cntxtAlts w14:val="0"/>
        </w:rPr>
        <w:t>Sc course</w:t>
      </w:r>
    </w:p>
    <w:p w14:paraId="4B064304" w14:textId="77777777" w:rsidR="00EC7D53" w:rsidRPr="00FA7B36" w:rsidRDefault="00EC7D53" w:rsidP="00EC7D53">
      <w:pPr>
        <w:shd w:val="clear" w:color="auto" w:fill="EBF5F5"/>
        <w:spacing w:line="226" w:lineRule="atLeast"/>
        <w:rPr>
          <w:rFonts w:asciiTheme="majorBidi" w:hAnsiTheme="majorBidi" w:cstheme="majorBidi"/>
          <w:kern w:val="0"/>
          <w14:ligatures w14:val="none"/>
          <w14:cntxtAlts w14:val="0"/>
        </w:rPr>
      </w:pPr>
      <w:r w:rsidRPr="00FA7B36">
        <w:rPr>
          <w:rFonts w:asciiTheme="majorBidi" w:hAnsiTheme="majorBidi" w:cstheme="majorBidi"/>
          <w:kern w:val="0"/>
          <w:sz w:val="24"/>
          <w:szCs w:val="24"/>
          <w14:ligatures w14:val="none"/>
          <w14:cntxtAlts w14:val="0"/>
        </w:rPr>
        <w:t>Course pre</w:t>
      </w:r>
      <w:r w:rsidR="00B70646" w:rsidRPr="00FA7B36">
        <w:rPr>
          <w:rFonts w:asciiTheme="majorBidi" w:hAnsiTheme="majorBidi" w:cstheme="majorBidi"/>
          <w:kern w:val="0"/>
          <w:sz w:val="24"/>
          <w:szCs w:val="24"/>
          <w14:ligatures w14:val="none"/>
          <w14:cntxtAlts w14:val="0"/>
        </w:rPr>
        <w:t>requisites: Advanced Physical Chemistry</w:t>
      </w:r>
    </w:p>
    <w:p w14:paraId="4A45C067" w14:textId="77777777" w:rsidR="00EC7D53" w:rsidRPr="00FA7B36" w:rsidRDefault="00EC7D53" w:rsidP="00846AC4">
      <w:pPr>
        <w:shd w:val="clear" w:color="auto" w:fill="EBF5F5"/>
        <w:spacing w:line="226" w:lineRule="atLeast"/>
        <w:rPr>
          <w:rFonts w:asciiTheme="majorBidi" w:hAnsiTheme="majorBidi" w:cstheme="majorBidi"/>
          <w:kern w:val="0"/>
          <w14:ligatures w14:val="none"/>
          <w14:cntxtAlts w14:val="0"/>
        </w:rPr>
      </w:pPr>
      <w:r w:rsidRPr="00FA7B36">
        <w:rPr>
          <w:rFonts w:asciiTheme="majorBidi" w:hAnsiTheme="majorBidi" w:cstheme="majorBidi"/>
          <w:kern w:val="0"/>
          <w:sz w:val="24"/>
          <w:szCs w:val="24"/>
          <w14:ligatures w14:val="none"/>
          <w14:cntxtAlts w14:val="0"/>
        </w:rPr>
        <w:t xml:space="preserve">This course is an introduction to chemical </w:t>
      </w:r>
      <w:r w:rsidR="00B70646" w:rsidRPr="00FA7B36">
        <w:rPr>
          <w:rFonts w:asciiTheme="majorBidi" w:hAnsiTheme="majorBidi" w:cstheme="majorBidi"/>
          <w:kern w:val="0"/>
          <w:sz w:val="24"/>
          <w:szCs w:val="24"/>
          <w14:ligatures w14:val="none"/>
          <w14:cntxtAlts w14:val="0"/>
        </w:rPr>
        <w:t>kinetics and mechanism from theoretical and experimental points of view.</w:t>
      </w:r>
      <w:r w:rsidRPr="00FA7B36">
        <w:rPr>
          <w:rFonts w:asciiTheme="majorBidi" w:hAnsiTheme="majorBidi" w:cstheme="majorBidi"/>
          <w:kern w:val="0"/>
          <w:sz w:val="24"/>
          <w:szCs w:val="24"/>
          <w14:ligatures w14:val="none"/>
          <w14:cntxtAlts w14:val="0"/>
        </w:rPr>
        <w:t> </w:t>
      </w:r>
    </w:p>
    <w:p w14:paraId="70F301FC" w14:textId="77777777" w:rsidR="00EC7D53" w:rsidRPr="00FA7B36" w:rsidRDefault="0090168F" w:rsidP="00EC7D53">
      <w:pPr>
        <w:shd w:val="clear" w:color="auto" w:fill="EBF5F5"/>
        <w:spacing w:line="226" w:lineRule="atLeast"/>
        <w:rPr>
          <w:rFonts w:asciiTheme="majorBidi" w:hAnsiTheme="majorBidi" w:cstheme="majorBidi"/>
          <w:kern w:val="0"/>
          <w14:ligatures w14:val="none"/>
          <w14:cntxtAlts w14:val="0"/>
        </w:rPr>
      </w:pPr>
      <w:r w:rsidRPr="00FA7B36"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  <w14:cntxtAlts w14:val="0"/>
        </w:rPr>
        <w:t>Part 1: fundamental concepts of kinetics</w:t>
      </w:r>
    </w:p>
    <w:p w14:paraId="35A02732" w14:textId="77777777" w:rsidR="00EC7D53" w:rsidRPr="00FA7B36" w:rsidRDefault="0090168F" w:rsidP="00B70646">
      <w:pPr>
        <w:shd w:val="clear" w:color="auto" w:fill="EBF5F5"/>
        <w:spacing w:line="226" w:lineRule="atLeast"/>
        <w:rPr>
          <w:rFonts w:asciiTheme="majorBidi" w:hAnsiTheme="majorBidi" w:cstheme="majorBidi"/>
          <w:kern w:val="0"/>
          <w14:ligatures w14:val="none"/>
          <w14:cntxtAlts w14:val="0"/>
        </w:rPr>
      </w:pPr>
      <w:r w:rsidRPr="00FA7B36"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  <w14:cntxtAlts w14:val="0"/>
        </w:rPr>
        <w:t>Part 2: kinetics of more complex systems</w:t>
      </w:r>
    </w:p>
    <w:p w14:paraId="5C0C6C60" w14:textId="77777777" w:rsidR="00EC7D53" w:rsidRPr="00FA7B36" w:rsidRDefault="0090168F" w:rsidP="00EC7D53">
      <w:pPr>
        <w:shd w:val="clear" w:color="auto" w:fill="EBF5F5"/>
        <w:spacing w:line="226" w:lineRule="atLeast"/>
        <w:rPr>
          <w:rFonts w:asciiTheme="majorBidi" w:hAnsiTheme="majorBidi" w:cstheme="majorBidi"/>
          <w:kern w:val="0"/>
          <w14:ligatures w14:val="none"/>
          <w14:cntxtAlts w14:val="0"/>
        </w:rPr>
      </w:pPr>
      <w:r w:rsidRPr="00FA7B36"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  <w14:cntxtAlts w14:val="0"/>
        </w:rPr>
        <w:t>Part 3: techniques and methods</w:t>
      </w:r>
    </w:p>
    <w:p w14:paraId="63A67617" w14:textId="77777777" w:rsidR="00EC7D53" w:rsidRPr="00FA7B36" w:rsidRDefault="0090168F" w:rsidP="00B70646">
      <w:pPr>
        <w:shd w:val="clear" w:color="auto" w:fill="EBF5F5"/>
        <w:spacing w:line="226" w:lineRule="atLeast"/>
        <w:rPr>
          <w:rFonts w:asciiTheme="majorBidi" w:eastAsiaTheme="minorHAnsi" w:hAnsiTheme="majorBidi" w:cstheme="majorBidi"/>
          <w:b/>
          <w:bCs/>
          <w:color w:val="231F20"/>
          <w:kern w:val="0"/>
          <w:sz w:val="21"/>
          <w:szCs w:val="21"/>
          <w14:ligatures w14:val="none"/>
          <w14:cntxtAlts w14:val="0"/>
        </w:rPr>
      </w:pPr>
      <w:r w:rsidRPr="00FA7B36"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  <w14:cntxtAlts w14:val="0"/>
        </w:rPr>
        <w:t xml:space="preserve">Part 4: </w:t>
      </w:r>
      <w:r w:rsidRPr="00FA7B36">
        <w:rPr>
          <w:rFonts w:asciiTheme="majorBidi" w:eastAsiaTheme="minorHAnsi" w:hAnsiTheme="majorBidi" w:cstheme="majorBidi"/>
          <w:b/>
          <w:bCs/>
          <w:color w:val="231F20"/>
          <w:kern w:val="0"/>
          <w:sz w:val="21"/>
          <w:szCs w:val="21"/>
          <w14:ligatures w14:val="none"/>
          <w14:cntxtAlts w14:val="0"/>
        </w:rPr>
        <w:t>theories of reaction rate</w:t>
      </w:r>
    </w:p>
    <w:p w14:paraId="040D3AAF" w14:textId="77777777" w:rsidR="00B70646" w:rsidRPr="00FA7B36" w:rsidRDefault="0090168F" w:rsidP="00B70646">
      <w:pPr>
        <w:shd w:val="clear" w:color="auto" w:fill="EBF5F5"/>
        <w:spacing w:line="226" w:lineRule="atLeast"/>
        <w:rPr>
          <w:rFonts w:asciiTheme="majorBidi" w:eastAsiaTheme="minorHAnsi" w:hAnsiTheme="majorBidi" w:cstheme="majorBidi"/>
          <w:b/>
          <w:bCs/>
          <w:color w:val="231F20"/>
          <w:kern w:val="0"/>
          <w:sz w:val="21"/>
          <w:szCs w:val="21"/>
          <w14:ligatures w14:val="none"/>
          <w14:cntxtAlts w14:val="0"/>
        </w:rPr>
      </w:pPr>
      <w:r w:rsidRPr="00FA7B36">
        <w:rPr>
          <w:rFonts w:asciiTheme="majorBidi" w:eastAsiaTheme="minorHAnsi" w:hAnsiTheme="majorBidi" w:cstheme="majorBidi"/>
          <w:b/>
          <w:bCs/>
          <w:color w:val="231F20"/>
          <w:kern w:val="0"/>
          <w:sz w:val="21"/>
          <w:szCs w:val="21"/>
          <w14:ligatures w14:val="none"/>
          <w14:cntxtAlts w14:val="0"/>
        </w:rPr>
        <w:t>Part 5: reactions in solution</w:t>
      </w:r>
    </w:p>
    <w:p w14:paraId="0A90F563" w14:textId="77777777" w:rsidR="00B15324" w:rsidRPr="00FA7B36" w:rsidRDefault="0090168F" w:rsidP="00B70646">
      <w:pPr>
        <w:shd w:val="clear" w:color="auto" w:fill="EBF5F5"/>
        <w:spacing w:line="226" w:lineRule="atLeast"/>
        <w:rPr>
          <w:rFonts w:asciiTheme="majorBidi" w:eastAsiaTheme="minorHAnsi" w:hAnsiTheme="majorBidi" w:cstheme="majorBidi"/>
          <w:b/>
          <w:bCs/>
          <w:color w:val="231F20"/>
          <w:kern w:val="0"/>
          <w:sz w:val="21"/>
          <w:szCs w:val="21"/>
          <w14:ligatures w14:val="none"/>
          <w14:cntxtAlts w14:val="0"/>
        </w:rPr>
      </w:pPr>
      <w:r w:rsidRPr="00FA7B36">
        <w:rPr>
          <w:rFonts w:asciiTheme="majorBidi" w:eastAsiaTheme="minorHAnsi" w:hAnsiTheme="majorBidi" w:cstheme="majorBidi"/>
          <w:b/>
          <w:bCs/>
          <w:color w:val="231F20"/>
          <w:kern w:val="0"/>
          <w:sz w:val="21"/>
          <w:szCs w:val="21"/>
          <w14:ligatures w14:val="none"/>
          <w14:cntxtAlts w14:val="0"/>
        </w:rPr>
        <w:t>Part 6: potential energy surfaces</w:t>
      </w:r>
    </w:p>
    <w:p w14:paraId="76229813" w14:textId="77777777" w:rsidR="0090168F" w:rsidRPr="00FA7B36" w:rsidRDefault="0090168F" w:rsidP="00B70646">
      <w:pPr>
        <w:shd w:val="clear" w:color="auto" w:fill="EBF5F5"/>
        <w:spacing w:line="226" w:lineRule="atLeast"/>
        <w:rPr>
          <w:rFonts w:asciiTheme="majorBidi" w:eastAsiaTheme="minorHAnsi" w:hAnsiTheme="majorBidi" w:cstheme="majorBidi"/>
          <w:b/>
          <w:bCs/>
          <w:color w:val="231F20"/>
          <w:kern w:val="0"/>
          <w:sz w:val="21"/>
          <w:szCs w:val="21"/>
          <w14:ligatures w14:val="none"/>
          <w14:cntxtAlts w14:val="0"/>
        </w:rPr>
      </w:pPr>
      <w:r w:rsidRPr="00FA7B36">
        <w:rPr>
          <w:rFonts w:asciiTheme="majorBidi" w:eastAsiaTheme="minorHAnsi" w:hAnsiTheme="majorBidi" w:cstheme="majorBidi"/>
          <w:b/>
          <w:bCs/>
          <w:color w:val="231F20"/>
          <w:kern w:val="0"/>
          <w:sz w:val="21"/>
          <w:szCs w:val="21"/>
          <w14:ligatures w14:val="none"/>
          <w14:cntxtAlts w14:val="0"/>
        </w:rPr>
        <w:t>Part 7: reactions on surface</w:t>
      </w:r>
    </w:p>
    <w:p w14:paraId="28310B30" w14:textId="77777777" w:rsidR="0090168F" w:rsidRPr="00FA7B36" w:rsidRDefault="0090168F" w:rsidP="00B70646">
      <w:pPr>
        <w:shd w:val="clear" w:color="auto" w:fill="EBF5F5"/>
        <w:spacing w:line="226" w:lineRule="atLeast"/>
        <w:rPr>
          <w:rFonts w:asciiTheme="majorBidi" w:hAnsiTheme="majorBidi" w:cstheme="majorBidi"/>
          <w:kern w:val="0"/>
          <w14:ligatures w14:val="none"/>
          <w14:cntxtAlts w14:val="0"/>
        </w:rPr>
      </w:pPr>
      <w:r w:rsidRPr="00FA7B36">
        <w:rPr>
          <w:rFonts w:asciiTheme="majorBidi" w:eastAsiaTheme="minorHAnsi" w:hAnsiTheme="majorBidi" w:cstheme="majorBidi"/>
          <w:b/>
          <w:bCs/>
          <w:color w:val="231F20"/>
          <w:kern w:val="0"/>
          <w:sz w:val="21"/>
          <w:szCs w:val="21"/>
          <w14:ligatures w14:val="none"/>
          <w14:cntxtAlts w14:val="0"/>
        </w:rPr>
        <w:t>Part 8: enzymatic reactions</w:t>
      </w:r>
    </w:p>
    <w:p w14:paraId="7C86F4B2" w14:textId="77777777" w:rsidR="00EC7D53" w:rsidRPr="00FA7B36" w:rsidRDefault="00EC7D53" w:rsidP="00EC7D53">
      <w:pPr>
        <w:shd w:val="clear" w:color="auto" w:fill="EBF5F5"/>
        <w:spacing w:line="226" w:lineRule="atLeast"/>
        <w:ind w:left="720"/>
        <w:rPr>
          <w:rFonts w:asciiTheme="majorBidi" w:hAnsiTheme="majorBidi" w:cstheme="majorBidi"/>
          <w:kern w:val="0"/>
          <w14:ligatures w14:val="none"/>
          <w14:cntxtAlts w14:val="0"/>
        </w:rPr>
      </w:pPr>
    </w:p>
    <w:p w14:paraId="60663CB6" w14:textId="77777777" w:rsidR="00EC7D53" w:rsidRPr="00FA7B36" w:rsidRDefault="00EC7D53" w:rsidP="00A64A62">
      <w:pPr>
        <w:shd w:val="clear" w:color="auto" w:fill="EBF5F5"/>
        <w:spacing w:line="226" w:lineRule="atLeast"/>
        <w:rPr>
          <w:rFonts w:asciiTheme="majorBidi" w:hAnsiTheme="majorBidi" w:cstheme="majorBidi"/>
          <w:kern w:val="0"/>
          <w14:ligatures w14:val="none"/>
          <w14:cntxtAlts w14:val="0"/>
        </w:rPr>
      </w:pPr>
      <w:r w:rsidRPr="00FA7B36"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  <w14:cntxtAlts w14:val="0"/>
        </w:rPr>
        <w:t>Course materials:</w:t>
      </w:r>
      <w:r w:rsidR="00956657" w:rsidRPr="00FA7B36"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  <w14:cntxtAlts w14:val="0"/>
        </w:rPr>
        <w:t xml:space="preserve"> </w:t>
      </w:r>
      <w:r w:rsidR="00A64A62" w:rsidRPr="00FA7B36"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  <w14:cntxtAlts w14:val="0"/>
        </w:rPr>
        <w:fldChar w:fldCharType="begin" w:fldLock="1"/>
      </w:r>
      <w:r w:rsidR="00AC1C51" w:rsidRPr="00FA7B36"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  <w14:cntxtAlts w14:val="0"/>
        </w:rPr>
        <w:instrText>ADDIN CSL_CITATION {"citationItems":[{"id":"ITEM-1","itemData":{"author":[{"dropping-particle":"","family":"Steinfeld","given":"Jeffrey I","non-dropping-particle":"","parse-names":false,"suffix":""},{"dropping-particle":"","family":"Francisco","given":"Joseph Salvadore","non-dropping-particle":"","parse-names":false,"suffix":""},{"dropping-particle":"","family":"Hase","given":"William L","non-dropping-particle":"","parse-names":false,"suffix":""}],"id":"ITEM-1","issued":{"date-parts":[["1989"]]},"publisher":"Prentice Hall Englewood Cliffs (New Jersey)","title":"Chemical kinetics and dynamics","type":"book"},"uris":["http://www.mendeley.com/documents/?uuid=06d210df-cada-4043-89b1-8aab8866d5c3"]},{"id":"ITEM-2","itemData":{"ISBN":"1782420525","author":[{"dropping-particle":"","family":"Wright","given":"Margaret Robson","non-dropping-particle":"","parse-names":false,"suffix":""}],"id":"ITEM-2","issued":{"date-parts":[["1999"]]},"publisher":"Elsevier","title":"Fundamental chemical kinetics: an explanatory introduction to the concepts","type":"book"},"uris":["http://www.mendeley.com/documents/?uuid=d67e4a89-08a3-43c5-bf35-5d0eb8d6760b"]},{"id":"ITEM-3","itemData":{"ISBN":"0080469345","author":[{"dropping-particle":"","family":"Arnaut","given":"Luís G","non-dropping-particle":"","parse-names":false,"suffix":""},{"dropping-particle":"","family":"Formosinho","given":"Sebastiao Jose","non-dropping-particle":"","parse-names":false,"suffix":""},{"dropping-particle":"","family":"Burrows","given":"Hugh","non-dropping-particle":"","parse-names":false,"suffix":""}],"id":"ITEM-3","issued":{"date-parts":[["2006"]]},"publisher":"Elsevier","title":"Chemical kinetics: from molecular structure to chemical reactivity","type":"book"},"uris":["http://www.mendeley.com/documents/?uuid=2dfff3af-4fdd-4d2d-bc06-06a5916882e5"]},{"id":"ITEM-4","itemData":{"ISBN":"1402045476","author":[{"dropping-particle":"","family":"Upadhyay","given":"Santosh K","non-dropping-particle":"","parse-names":false,"suffix":""}],"id":"ITEM-4","issued":{"date-parts":[["2007"]]},"publisher":"Springer Science &amp; Business Media","title":"Chemical kinetics and reaction dynamics","type":"book"},"uris":["http://www.mendeley.com/documents/?uuid=ba628b66-7fed-46f7-8eda-9a585097427e"]},{"id":"ITEM-5","itemData":{"ISBN":"0080550509","author":[{"dropping-particle":"","family":"House","given":"James E","non-dropping-particle":"","parse-names":false,"suffix":""}],"id":"ITEM-5","issued":{"date-parts":[["2007"]]},"publisher":"Academic Press","title":"Principles of chemical kinetics","type":"book"},"uris":["http://www.mendeley.com/documents/?uuid=a03298b0-0d12-47be-952b-56b14a4681f6"]}],"mendeley":{"formattedCitation":"[1–5]","plainTextFormattedCitation":"[1–5]","previouslyFormattedCitation":"[1–5]"},"properties":{"noteIndex":0},"schema":"https://github.com/citation-style-language/schema/raw/master/csl-citation.json"}</w:instrText>
      </w:r>
      <w:r w:rsidR="00A64A62" w:rsidRPr="00FA7B36"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  <w14:cntxtAlts w14:val="0"/>
        </w:rPr>
        <w:fldChar w:fldCharType="separate"/>
      </w:r>
      <w:r w:rsidR="00A64A62" w:rsidRPr="00FA7B36">
        <w:rPr>
          <w:rFonts w:asciiTheme="majorBidi" w:hAnsiTheme="majorBidi" w:cstheme="majorBidi"/>
          <w:bCs/>
          <w:noProof/>
          <w:kern w:val="0"/>
          <w:sz w:val="24"/>
          <w:szCs w:val="24"/>
          <w14:ligatures w14:val="none"/>
          <w14:cntxtAlts w14:val="0"/>
        </w:rPr>
        <w:t>[1–5]</w:t>
      </w:r>
      <w:r w:rsidR="00A64A62" w:rsidRPr="00FA7B36"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  <w14:cntxtAlts w14:val="0"/>
        </w:rPr>
        <w:fldChar w:fldCharType="end"/>
      </w:r>
    </w:p>
    <w:p w14:paraId="4D33E942" w14:textId="77777777" w:rsidR="00BC3E8B" w:rsidRPr="00BC3E8B" w:rsidRDefault="00A64A62" w:rsidP="00846AC4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noProof/>
          <w:sz w:val="22"/>
          <w:szCs w:val="24"/>
        </w:rPr>
      </w:pPr>
      <w:r w:rsidRPr="00FA7B36">
        <w:rPr>
          <w:rFonts w:asciiTheme="majorBidi" w:hAnsiTheme="majorBidi" w:cstheme="majorBidi"/>
          <w:kern w:val="0"/>
          <w:sz w:val="22"/>
          <w:szCs w:val="22"/>
          <w14:ligatures w14:val="none"/>
          <w14:cntxtAlts w14:val="0"/>
        </w:rPr>
        <w:fldChar w:fldCharType="begin" w:fldLock="1"/>
      </w:r>
      <w:r w:rsidRPr="00FA7B36">
        <w:rPr>
          <w:rFonts w:asciiTheme="majorBidi" w:hAnsiTheme="majorBidi" w:cstheme="majorBidi"/>
          <w:kern w:val="0"/>
          <w:sz w:val="22"/>
          <w:szCs w:val="22"/>
          <w14:ligatures w14:val="none"/>
          <w14:cntxtAlts w14:val="0"/>
        </w:rPr>
        <w:instrText xml:space="preserve">ADDIN Mendeley Bibliography CSL_BIBLIOGRAPHY </w:instrText>
      </w:r>
      <w:r w:rsidRPr="00FA7B36">
        <w:rPr>
          <w:rFonts w:asciiTheme="majorBidi" w:hAnsiTheme="majorBidi" w:cstheme="majorBidi"/>
          <w:kern w:val="0"/>
          <w:sz w:val="22"/>
          <w:szCs w:val="22"/>
          <w14:ligatures w14:val="none"/>
          <w14:cntxtAlts w14:val="0"/>
        </w:rPr>
        <w:fldChar w:fldCharType="separate"/>
      </w:r>
      <w:r w:rsidR="00BC3E8B" w:rsidRPr="00BC3E8B">
        <w:rPr>
          <w:noProof/>
          <w:sz w:val="22"/>
          <w:szCs w:val="24"/>
        </w:rPr>
        <w:t>[1]</w:t>
      </w:r>
      <w:r w:rsidR="00BC3E8B" w:rsidRPr="00BC3E8B">
        <w:rPr>
          <w:noProof/>
          <w:sz w:val="22"/>
          <w:szCs w:val="24"/>
        </w:rPr>
        <w:tab/>
        <w:t>J.I. Steinfeld, J.S. Francisco, W.L. Hase, Chemical kinetics and dynamics, Prentice</w:t>
      </w:r>
      <w:r w:rsidR="00846AC4">
        <w:rPr>
          <w:noProof/>
          <w:sz w:val="22"/>
          <w:szCs w:val="24"/>
        </w:rPr>
        <w:t>-</w:t>
      </w:r>
      <w:r w:rsidR="00BC3E8B" w:rsidRPr="00BC3E8B">
        <w:rPr>
          <w:noProof/>
          <w:sz w:val="22"/>
          <w:szCs w:val="24"/>
        </w:rPr>
        <w:t>Hall Englewood Cliffs (New Jersey), 1989.</w:t>
      </w:r>
    </w:p>
    <w:p w14:paraId="5B886C55" w14:textId="77777777" w:rsidR="00BC3E8B" w:rsidRPr="00BC3E8B" w:rsidRDefault="00BC3E8B" w:rsidP="00BC3E8B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noProof/>
          <w:sz w:val="22"/>
          <w:szCs w:val="24"/>
        </w:rPr>
      </w:pPr>
      <w:r w:rsidRPr="00BC3E8B">
        <w:rPr>
          <w:noProof/>
          <w:sz w:val="22"/>
          <w:szCs w:val="24"/>
        </w:rPr>
        <w:t>[2]</w:t>
      </w:r>
      <w:r w:rsidRPr="00BC3E8B">
        <w:rPr>
          <w:noProof/>
          <w:sz w:val="22"/>
          <w:szCs w:val="24"/>
        </w:rPr>
        <w:tab/>
        <w:t>M.R. Wright, Fundamental chemical kinetics: an explanatory introduction to the concepts, Elsevier, 1999.</w:t>
      </w:r>
    </w:p>
    <w:p w14:paraId="1BB0CD2D" w14:textId="77777777" w:rsidR="00BC3E8B" w:rsidRPr="00BC3E8B" w:rsidRDefault="00BC3E8B" w:rsidP="00BC3E8B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noProof/>
          <w:sz w:val="22"/>
          <w:szCs w:val="24"/>
        </w:rPr>
      </w:pPr>
      <w:r w:rsidRPr="00BC3E8B">
        <w:rPr>
          <w:noProof/>
          <w:sz w:val="22"/>
          <w:szCs w:val="24"/>
        </w:rPr>
        <w:t>[3]</w:t>
      </w:r>
      <w:r w:rsidRPr="00BC3E8B">
        <w:rPr>
          <w:noProof/>
          <w:sz w:val="22"/>
          <w:szCs w:val="24"/>
        </w:rPr>
        <w:tab/>
        <w:t>L.G. Arnaut, S.J. Formosinho, H. Burrows, Chemical kinetics: from molecular structure to chemical reactivity, Elsevier, 2006.</w:t>
      </w:r>
    </w:p>
    <w:p w14:paraId="68BBF815" w14:textId="77777777" w:rsidR="00BC3E8B" w:rsidRPr="00BC3E8B" w:rsidRDefault="00BC3E8B" w:rsidP="00BC3E8B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noProof/>
          <w:sz w:val="22"/>
          <w:szCs w:val="24"/>
        </w:rPr>
      </w:pPr>
      <w:r w:rsidRPr="00BC3E8B">
        <w:rPr>
          <w:noProof/>
          <w:sz w:val="22"/>
          <w:szCs w:val="24"/>
        </w:rPr>
        <w:t>[4]</w:t>
      </w:r>
      <w:r w:rsidRPr="00BC3E8B">
        <w:rPr>
          <w:noProof/>
          <w:sz w:val="22"/>
          <w:szCs w:val="24"/>
        </w:rPr>
        <w:tab/>
        <w:t>S.K. Upadhyay, Chemical kinetics and reaction dynamics, Springer Science &amp; Business Media, 2007.</w:t>
      </w:r>
    </w:p>
    <w:p w14:paraId="0E293B70" w14:textId="77777777" w:rsidR="00BC3E8B" w:rsidRPr="00BC3E8B" w:rsidRDefault="00BC3E8B" w:rsidP="00BC3E8B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noProof/>
          <w:sz w:val="22"/>
        </w:rPr>
      </w:pPr>
      <w:r w:rsidRPr="00BC3E8B">
        <w:rPr>
          <w:noProof/>
          <w:sz w:val="22"/>
          <w:szCs w:val="24"/>
        </w:rPr>
        <w:t>[5]</w:t>
      </w:r>
      <w:r w:rsidRPr="00BC3E8B">
        <w:rPr>
          <w:noProof/>
          <w:sz w:val="22"/>
          <w:szCs w:val="24"/>
        </w:rPr>
        <w:tab/>
        <w:t>J.E. House, Principles of chemical kinetics, Academic Press, 2007.</w:t>
      </w:r>
    </w:p>
    <w:p w14:paraId="5ED9EA30" w14:textId="77777777" w:rsidR="009D0A7D" w:rsidRPr="00FA7B36" w:rsidRDefault="00A64A62" w:rsidP="00BC3E8B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Theme="majorBidi" w:hAnsiTheme="majorBidi" w:cstheme="majorBidi"/>
          <w:kern w:val="0"/>
          <w:sz w:val="22"/>
          <w:szCs w:val="22"/>
          <w14:ligatures w14:val="none"/>
          <w14:cntxtAlts w14:val="0"/>
        </w:rPr>
      </w:pPr>
      <w:r w:rsidRPr="00FA7B36">
        <w:rPr>
          <w:rFonts w:asciiTheme="majorBidi" w:hAnsiTheme="majorBidi" w:cstheme="majorBidi"/>
          <w:kern w:val="0"/>
          <w:sz w:val="22"/>
          <w:szCs w:val="22"/>
          <w14:ligatures w14:val="none"/>
          <w14:cntxtAlts w14:val="0"/>
        </w:rPr>
        <w:fldChar w:fldCharType="end"/>
      </w:r>
    </w:p>
    <w:p w14:paraId="68FA1D9C" w14:textId="7C58991F" w:rsidR="009D0A7D" w:rsidRDefault="009D0A7D" w:rsidP="00DD2D8E">
      <w:pPr>
        <w:widowControl w:val="0"/>
        <w:autoSpaceDE w:val="0"/>
        <w:autoSpaceDN w:val="0"/>
        <w:adjustRightInd w:val="0"/>
        <w:spacing w:line="240" w:lineRule="atLeast"/>
        <w:ind w:left="640" w:hanging="640"/>
      </w:pPr>
      <w:r w:rsidRPr="00FA7B36">
        <w:rPr>
          <w:rFonts w:asciiTheme="majorBidi" w:hAnsiTheme="majorBidi" w:cstheme="majorBidi"/>
          <w:kern w:val="0"/>
          <w:sz w:val="22"/>
          <w:szCs w:val="22"/>
          <w14:ligatures w14:val="none"/>
          <w14:cntxtAlts w14:val="0"/>
        </w:rPr>
        <w:t xml:space="preserve">Shared box link: </w:t>
      </w:r>
    </w:p>
    <w:p w14:paraId="6DF73824" w14:textId="3BCCD863" w:rsidR="00DD2D8E" w:rsidRDefault="00DD2D8E" w:rsidP="00DD2D8E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Theme="majorBidi" w:hAnsiTheme="majorBidi" w:cstheme="majorBidi"/>
          <w:kern w:val="0"/>
          <w:sz w:val="22"/>
          <w:szCs w:val="22"/>
          <w14:ligatures w14:val="none"/>
          <w14:cntxtAlts w14:val="0"/>
        </w:rPr>
      </w:pPr>
      <w:hyperlink r:id="rId5" w:history="1">
        <w:r w:rsidRPr="00564225">
          <w:rPr>
            <w:rStyle w:val="Hyperlink"/>
            <w:rFonts w:asciiTheme="majorBidi" w:hAnsiTheme="majorBidi" w:cstheme="majorBidi"/>
            <w:kern w:val="0"/>
            <w:sz w:val="22"/>
            <w:szCs w:val="22"/>
            <w14:ligatures w14:val="none"/>
            <w14:cntxtAlts w14:val="0"/>
          </w:rPr>
          <w:t>https://drive.google.com/drive/folders/1iJmleLWBJ_D7RMDdbWivjZX2C9x7MW38?usp=sharing</w:t>
        </w:r>
      </w:hyperlink>
    </w:p>
    <w:p w14:paraId="452ADC68" w14:textId="3C9632BE" w:rsidR="00DD2D8E" w:rsidRDefault="00DD2D8E" w:rsidP="00DD2D8E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Theme="majorBidi" w:hAnsiTheme="majorBidi" w:cstheme="majorBidi"/>
          <w:kern w:val="0"/>
          <w:sz w:val="22"/>
          <w:szCs w:val="22"/>
          <w14:ligatures w14:val="none"/>
          <w14:cntxtAlts w14:val="0"/>
        </w:rPr>
      </w:pPr>
    </w:p>
    <w:p w14:paraId="692588A0" w14:textId="77777777" w:rsidR="00DD2D8E" w:rsidRPr="00FA7B36" w:rsidRDefault="00DD2D8E" w:rsidP="00DD2D8E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Theme="majorBidi" w:hAnsiTheme="majorBidi" w:cstheme="majorBidi"/>
          <w:kern w:val="0"/>
          <w:sz w:val="22"/>
          <w:szCs w:val="22"/>
          <w14:ligatures w14:val="none"/>
          <w14:cntxtAlts w14:val="0"/>
        </w:rPr>
      </w:pPr>
    </w:p>
    <w:p w14:paraId="5E4ED245" w14:textId="77777777" w:rsidR="00971BD0" w:rsidRPr="00FA7B36" w:rsidRDefault="00971BD0" w:rsidP="00965E50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Theme="majorBidi" w:hAnsiTheme="majorBidi" w:cstheme="majorBidi"/>
          <w:kern w:val="0"/>
          <w14:ligatures w14:val="none"/>
          <w14:cntxtAlts w14:val="0"/>
        </w:rPr>
      </w:pPr>
      <w:r w:rsidRPr="00FA7B36">
        <w:rPr>
          <w:rFonts w:asciiTheme="majorBidi" w:hAnsiTheme="majorBidi" w:cstheme="majorBidi"/>
          <w:kern w:val="0"/>
          <w:sz w:val="22"/>
          <w:szCs w:val="22"/>
          <w14:ligatures w14:val="none"/>
          <w14:cntxtAlts w14:val="0"/>
        </w:rPr>
        <w:br w:type="page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50"/>
        <w:gridCol w:w="7230"/>
        <w:gridCol w:w="1143"/>
      </w:tblGrid>
      <w:tr w:rsidR="00A64A62" w:rsidRPr="00FA7B36" w14:paraId="62F15D56" w14:textId="77777777" w:rsidTr="00BC3E8B">
        <w:trPr>
          <w:trHeight w:val="549"/>
        </w:trPr>
        <w:tc>
          <w:tcPr>
            <w:tcW w:w="1050" w:type="dxa"/>
            <w:shd w:val="clear" w:color="auto" w:fill="008080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  <w:hideMark/>
          </w:tcPr>
          <w:p w14:paraId="10E590CA" w14:textId="77777777" w:rsidR="00A64A62" w:rsidRPr="00FA7B36" w:rsidRDefault="00A64A62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b/>
                <w:bCs/>
                <w:color w:val="FFFFFF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b/>
                <w:bCs/>
                <w:color w:val="FFFFFF"/>
                <w:sz w:val="24"/>
                <w:szCs w:val="24"/>
                <w14:ligatures w14:val="none"/>
              </w:rPr>
              <w:lastRenderedPageBreak/>
              <w:t>Session number*</w:t>
            </w:r>
          </w:p>
        </w:tc>
        <w:tc>
          <w:tcPr>
            <w:tcW w:w="7230" w:type="dxa"/>
            <w:shd w:val="clear" w:color="auto" w:fill="008080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51F04230" w14:textId="77777777" w:rsidR="00A64A62" w:rsidRPr="00780047" w:rsidRDefault="00A64A62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b/>
                <w:bCs/>
                <w:color w:val="FFFFFF"/>
                <w:sz w:val="22"/>
                <w:szCs w:val="22"/>
                <w14:ligatures w14:val="none"/>
              </w:rPr>
            </w:pPr>
          </w:p>
        </w:tc>
        <w:tc>
          <w:tcPr>
            <w:tcW w:w="1143" w:type="dxa"/>
            <w:shd w:val="clear" w:color="auto" w:fill="008080"/>
          </w:tcPr>
          <w:p w14:paraId="09281D1B" w14:textId="77777777" w:rsidR="00A64A62" w:rsidRPr="00FA7B36" w:rsidRDefault="00A64A62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  <w:color w:val="FFFFFF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b/>
                <w:bCs/>
                <w:color w:val="FFFFFF"/>
                <w:sz w:val="24"/>
                <w:szCs w:val="24"/>
                <w14:ligatures w14:val="none"/>
              </w:rPr>
              <w:t>Reference</w:t>
            </w:r>
          </w:p>
        </w:tc>
      </w:tr>
      <w:tr w:rsidR="00AF76ED" w:rsidRPr="00FA7B36" w14:paraId="479217FC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6096A5D9" w14:textId="77777777" w:rsidR="00AF76ED" w:rsidRPr="00FA7B36" w:rsidRDefault="00AF76ED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0E656E78" w14:textId="77777777" w:rsidR="00AF76ED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="AdvP800D" w:hAnsiTheme="majorBidi" w:cstheme="majorBidi"/>
                <w:b/>
                <w:bCs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Fundamental Concepts of Kinetics</w:t>
            </w:r>
          </w:p>
        </w:tc>
        <w:tc>
          <w:tcPr>
            <w:tcW w:w="1143" w:type="dxa"/>
            <w:shd w:val="clear" w:color="auto" w:fill="FFFFFF"/>
          </w:tcPr>
          <w:p w14:paraId="644BB600" w14:textId="77777777" w:rsidR="00AF76ED" w:rsidRPr="00FA7B36" w:rsidRDefault="00AF76ED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</w:p>
        </w:tc>
      </w:tr>
      <w:tr w:rsidR="00A64A62" w:rsidRPr="00FA7B36" w14:paraId="4CAAF8CF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AAEED4C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33D252C7" w14:textId="77777777" w:rsidR="00AC1C51" w:rsidRPr="00780047" w:rsidRDefault="00AC1C51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1.1 Rates of Reactions</w:t>
            </w:r>
          </w:p>
          <w:p w14:paraId="26BE71CA" w14:textId="77777777" w:rsidR="00AC1C51" w:rsidRPr="00780047" w:rsidRDefault="00AC1C51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1.2 Dependence of Rates on Concentration</w:t>
            </w:r>
          </w:p>
          <w:p w14:paraId="73200F86" w14:textId="77777777" w:rsidR="00AC1C51" w:rsidRPr="00780047" w:rsidRDefault="00AC1C51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1.2.1 First-Order </w:t>
            </w:r>
          </w:p>
          <w:p w14:paraId="300069E9" w14:textId="77777777" w:rsidR="00AC1C51" w:rsidRPr="00780047" w:rsidRDefault="00AC1C51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1.2.2 Second-Order</w:t>
            </w:r>
          </w:p>
          <w:p w14:paraId="1AEBEE95" w14:textId="77777777" w:rsidR="00AC1C51" w:rsidRPr="00780047" w:rsidRDefault="00AC1C51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1.2.3 Zero-Order </w:t>
            </w:r>
          </w:p>
          <w:p w14:paraId="682C82EC" w14:textId="77777777" w:rsidR="00A64A62" w:rsidRPr="00780047" w:rsidRDefault="00AC1C51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1.2.4 Nth-Order Reactions</w:t>
            </w:r>
          </w:p>
        </w:tc>
        <w:tc>
          <w:tcPr>
            <w:tcW w:w="1143" w:type="dxa"/>
            <w:shd w:val="clear" w:color="auto" w:fill="FFFFFF"/>
          </w:tcPr>
          <w:p w14:paraId="0EA78BCD" w14:textId="77777777" w:rsidR="00A64A62" w:rsidRPr="00FA7B36" w:rsidRDefault="00AC1C51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773FA1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ISBN":"0080550509","author":[{"dropping-particle":"","family":"House","given":"James E","non-dropping-particle":"","parse-names":false,"suffix":""}],"id":"ITEM-1","issued":{"date-parts":[["2007"]]},"publisher":"Academic Press","title":"Principles of chemical kinetics","type":"book"},"uris":["http://www.mendeley.com/documents/?uuid=a03298b0-0d12-47be-952b-56b14a4681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5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12352589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56180606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72ABF270" w14:textId="77777777" w:rsidR="00AC1C51" w:rsidRPr="00780047" w:rsidRDefault="00AC1C51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1.3 Cautions on Treating Kinetic Data</w:t>
            </w:r>
          </w:p>
          <w:p w14:paraId="49809FDC" w14:textId="77777777" w:rsidR="00A64A62" w:rsidRPr="00780047" w:rsidRDefault="00AC1C51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1.4 Effect of Temperature</w:t>
            </w:r>
          </w:p>
        </w:tc>
        <w:tc>
          <w:tcPr>
            <w:tcW w:w="1143" w:type="dxa"/>
            <w:shd w:val="clear" w:color="auto" w:fill="FFFFFF"/>
          </w:tcPr>
          <w:p w14:paraId="6681876C" w14:textId="77777777" w:rsidR="00A64A62" w:rsidRPr="00FA7B36" w:rsidRDefault="00AF76ED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773FA1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ISBN":"0080550509","author":[{"dropping-particle":"","family":"House","given":"James E","non-dropping-particle":"","parse-names":false,"suffix":""}],"id":"ITEM-1","issued":{"date-parts":[["2007"]]},"publisher":"Academic Press","title":"Principles of chemical kinetics","type":"book"},"uris":["http://www.mendeley.com/documents/?uuid=a03298b0-0d12-47be-952b-56b14a4681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5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F76ED" w:rsidRPr="00FA7B36" w14:paraId="35015C30" w14:textId="77777777" w:rsidTr="00780047">
        <w:trPr>
          <w:trHeight w:val="263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BEDB072" w14:textId="77777777" w:rsidR="00AF76ED" w:rsidRPr="00FA7B36" w:rsidRDefault="00AF76ED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0896B752" w14:textId="77777777" w:rsidR="00AF76ED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="AdvP800D" w:hAnsiTheme="majorBidi" w:cstheme="majorBidi"/>
                <w:b/>
                <w:bCs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Kinetics of More Complex Systems</w:t>
            </w:r>
          </w:p>
        </w:tc>
        <w:tc>
          <w:tcPr>
            <w:tcW w:w="1143" w:type="dxa"/>
            <w:shd w:val="clear" w:color="auto" w:fill="FFFFFF"/>
          </w:tcPr>
          <w:p w14:paraId="19037738" w14:textId="77777777" w:rsidR="00AF76ED" w:rsidRPr="00FA7B36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773FA1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ISBN":"0080550509","author":[{"dropping-particle":"","family":"House","given":"James E","non-dropping-particle":"","parse-names":false,"suffix":""}],"id":"ITEM-1","issued":{"date-parts":[["2007"]]},"publisher":"Academic Press","title":"Principles of chemical kinetics","type":"book"},"uris":["http://www.mendeley.com/documents/?uuid=a03298b0-0d12-47be-952b-56b14a4681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5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5F1284B9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03A63CC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2B135217" w14:textId="77777777" w:rsidR="00AF76ED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2.1 Second-Order Reaction, First-Order in Two Components </w:t>
            </w:r>
          </w:p>
          <w:p w14:paraId="1F41130D" w14:textId="77777777" w:rsidR="00A64A62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2.2 Third-Order Reactions </w:t>
            </w:r>
          </w:p>
        </w:tc>
        <w:tc>
          <w:tcPr>
            <w:tcW w:w="1143" w:type="dxa"/>
            <w:shd w:val="clear" w:color="auto" w:fill="FFFFFF"/>
          </w:tcPr>
          <w:p w14:paraId="1E849345" w14:textId="77777777" w:rsidR="00A64A62" w:rsidRPr="00FA7B36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773FA1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ISBN":"0080550509","author":[{"dropping-particle":"","family":"House","given":"James E","non-dropping-particle":"","parse-names":false,"suffix":""}],"id":"ITEM-1","issued":{"date-parts":[["2007"]]},"publisher":"Academic Press","title":"Principles of chemical kinetics","type":"book"},"uris":["http://www.mendeley.com/documents/?uuid=a03298b0-0d12-47be-952b-56b14a4681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5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4A8E0EBD" w14:textId="77777777" w:rsidTr="00BC3E8B">
        <w:trPr>
          <w:trHeight w:val="480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647A920F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D423605" w14:textId="77777777" w:rsidR="00AF76ED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2.3 Parallel Reactions </w:t>
            </w:r>
          </w:p>
          <w:p w14:paraId="001F3F3A" w14:textId="77777777" w:rsidR="00A64A62" w:rsidRPr="00780047" w:rsidRDefault="00AF76ED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2.4 Series First-Order Reactions</w:t>
            </w:r>
          </w:p>
        </w:tc>
        <w:tc>
          <w:tcPr>
            <w:tcW w:w="1143" w:type="dxa"/>
            <w:shd w:val="clear" w:color="auto" w:fill="FFFFFF"/>
          </w:tcPr>
          <w:p w14:paraId="49C94CA4" w14:textId="77777777" w:rsidR="00A64A62" w:rsidRPr="00FA7B36" w:rsidRDefault="00AF76ED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773FA1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ISBN":"0080550509","author":[{"dropping-particle":"","family":"House","given":"James E","non-dropping-particle":"","parse-names":false,"suffix":""}],"id":"ITEM-1","issued":{"date-parts":[["2007"]]},"publisher":"Academic Press","title":"Principles of chemical kinetics","type":"book"},"uris":["http://www.mendeley.com/documents/?uuid=a03298b0-0d12-47be-952b-56b14a4681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5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50803623" w14:textId="77777777" w:rsidTr="00BC3E8B">
        <w:trPr>
          <w:trHeight w:val="432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6D844BF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71D2364A" w14:textId="77777777" w:rsidR="00AF76ED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2.5 Series Reactions with Two Intermediates </w:t>
            </w:r>
          </w:p>
          <w:p w14:paraId="2879AC18" w14:textId="77777777" w:rsidR="00A64A62" w:rsidRPr="00780047" w:rsidRDefault="00AF76ED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2.6 Reversible Reactions</w:t>
            </w:r>
          </w:p>
        </w:tc>
        <w:tc>
          <w:tcPr>
            <w:tcW w:w="1143" w:type="dxa"/>
            <w:shd w:val="clear" w:color="auto" w:fill="FFFFFF"/>
          </w:tcPr>
          <w:p w14:paraId="5ECBEE42" w14:textId="77777777" w:rsidR="00A64A62" w:rsidRPr="00FA7B36" w:rsidRDefault="00AF76ED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773FA1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ISBN":"0080550509","author":[{"dropping-particle":"","family":"House","given":"James E","non-dropping-particle":"","parse-names":false,"suffix":""}],"id":"ITEM-1","issued":{"date-parts":[["2007"]]},"publisher":"Academic Press","title":"Principles of chemical kinetics","type":"book"},"uris":["http://www.mendeley.com/documents/?uuid=a03298b0-0d12-47be-952b-56b14a4681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5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178983BF" w14:textId="77777777" w:rsidTr="00BC3E8B">
        <w:trPr>
          <w:trHeight w:val="284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61A9C696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9345B95" w14:textId="77777777" w:rsidR="00AF76ED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2.7 Autocatalysis </w:t>
            </w:r>
          </w:p>
          <w:p w14:paraId="78AA3CF7" w14:textId="77777777" w:rsidR="00A64A62" w:rsidRPr="00780047" w:rsidRDefault="00AF76ED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2.8 Effect of Temperature</w:t>
            </w:r>
          </w:p>
        </w:tc>
        <w:tc>
          <w:tcPr>
            <w:tcW w:w="1143" w:type="dxa"/>
            <w:shd w:val="clear" w:color="auto" w:fill="FFFFFF"/>
          </w:tcPr>
          <w:p w14:paraId="35F1C7C4" w14:textId="77777777" w:rsidR="00A64A62" w:rsidRPr="00FA7B36" w:rsidRDefault="00AF76ED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773FA1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ISBN":"0080550509","author":[{"dropping-particle":"","family":"House","given":"James E","non-dropping-particle":"","parse-names":false,"suffix":""}],"id":"ITEM-1","issued":{"date-parts":[["2007"]]},"publisher":"Academic Press","title":"Principles of chemical kinetics","type":"book"},"uris":["http://www.mendeley.com/documents/?uuid=a03298b0-0d12-47be-952b-56b14a4681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5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20162B34" w14:textId="77777777" w:rsidTr="00780047">
        <w:trPr>
          <w:trHeight w:val="392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18FEC30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5964B0F2" w14:textId="77777777" w:rsidR="00A64A62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Solving problems of Chapter 1 and Chapter 2.</w:t>
            </w:r>
          </w:p>
        </w:tc>
        <w:tc>
          <w:tcPr>
            <w:tcW w:w="1143" w:type="dxa"/>
            <w:shd w:val="clear" w:color="auto" w:fill="FFFFFF"/>
          </w:tcPr>
          <w:p w14:paraId="06E52702" w14:textId="77777777" w:rsidR="00A64A62" w:rsidRPr="00FA7B36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773FA1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ISBN":"0080550509","author":[{"dropping-particle":"","family":"House","given":"James E","non-dropping-particle":"","parse-names":false,"suffix":""}],"id":"ITEM-1","issued":{"date-parts":[["2007"]]},"publisher":"Academic Press","title":"Principles of chemical kinetics","type":"book"},"uris":["http://www.mendeley.com/documents/?uuid=a03298b0-0d12-47be-952b-56b14a4681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5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F76ED" w:rsidRPr="00FA7B36" w14:paraId="1E4F8027" w14:textId="77777777" w:rsidTr="00780047">
        <w:trPr>
          <w:trHeight w:val="301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0D843B91" w14:textId="77777777" w:rsidR="00AF76ED" w:rsidRPr="00FA7B36" w:rsidRDefault="00AF76ED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24EDDCB4" w14:textId="77777777" w:rsidR="00AF76ED" w:rsidRPr="00780047" w:rsidRDefault="00AF76ED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Techniques and Methods</w:t>
            </w:r>
          </w:p>
        </w:tc>
        <w:tc>
          <w:tcPr>
            <w:tcW w:w="1143" w:type="dxa"/>
            <w:shd w:val="clear" w:color="auto" w:fill="FFFFFF"/>
          </w:tcPr>
          <w:p w14:paraId="5438B39D" w14:textId="77777777" w:rsidR="00AF76ED" w:rsidRPr="00FA7B36" w:rsidRDefault="00AF76ED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773FA1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ISBN":"0080550509","author":[{"dropping-particle":"","family":"House","given":"James E","non-dropping-particle":"","parse-names":false,"suffix":""}],"id":"ITEM-1","issued":{"date-parts":[["2007"]]},"publisher":"Academic Press","title":"Principles of chemical kinetics","type":"book"},"uris":["http://www.mendeley.com/documents/?uuid=a03298b0-0d12-47be-952b-56b14a4681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5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587931B3" w14:textId="77777777" w:rsidTr="00BC3E8B">
        <w:trPr>
          <w:trHeight w:val="786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6AF42425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331B8053" w14:textId="77777777" w:rsidR="00AF76ED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3.1 Calculating Rate Constants </w:t>
            </w:r>
          </w:p>
          <w:p w14:paraId="4116C4BF" w14:textId="77777777" w:rsidR="00AF76ED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3.2 The Method of Half-Lives </w:t>
            </w:r>
          </w:p>
          <w:p w14:paraId="2186B000" w14:textId="77777777" w:rsidR="00AF76ED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3.3 Initial Rates </w:t>
            </w:r>
          </w:p>
          <w:p w14:paraId="471AB6F5" w14:textId="77777777" w:rsidR="00AF76ED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3.4 Using Large Excess of a Reactant (Flooding) </w:t>
            </w:r>
          </w:p>
          <w:p w14:paraId="66E9AF5E" w14:textId="77777777" w:rsidR="00A64A62" w:rsidRPr="00780047" w:rsidRDefault="00AF76ED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3.5 The Logarithmic Method </w:t>
            </w:r>
          </w:p>
        </w:tc>
        <w:tc>
          <w:tcPr>
            <w:tcW w:w="1143" w:type="dxa"/>
            <w:shd w:val="clear" w:color="auto" w:fill="FFFFFF"/>
          </w:tcPr>
          <w:p w14:paraId="2DF9853D" w14:textId="77777777" w:rsidR="00A64A62" w:rsidRPr="00FA7B36" w:rsidRDefault="00AF76ED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773FA1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ISBN":"0080550509","author":[{"dropping-particle":"","family":"House","given":"James E","non-dropping-particle":"","parse-names":false,"suffix":""}],"id":"ITEM-1","issued":{"date-parts":[["2007"]]},"publisher":"Academic Press","title":"Principles of chemical kinetics","type":"book"},"uris":["http://www.mendeley.com/documents/?uuid=a03298b0-0d12-47be-952b-56b14a4681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5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6A7DDC6B" w14:textId="77777777" w:rsidTr="00780047">
        <w:trPr>
          <w:trHeight w:val="105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3C74973D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5FDAD89F" w14:textId="77777777" w:rsidR="00A64A62" w:rsidRPr="00780047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="AdvP800D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3.6 Effects of Pressure </w:t>
            </w:r>
          </w:p>
        </w:tc>
        <w:tc>
          <w:tcPr>
            <w:tcW w:w="1143" w:type="dxa"/>
            <w:shd w:val="clear" w:color="auto" w:fill="FFFFFF"/>
          </w:tcPr>
          <w:p w14:paraId="69B54751" w14:textId="77777777" w:rsidR="00A64A62" w:rsidRPr="00FA7B36" w:rsidRDefault="00AF76ED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773FA1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ISBN":"0080550509","author":[{"dropping-particle":"","family":"House","given":"James E","non-dropping-particle":"","parse-names":false,"suffix":""}],"id":"ITEM-1","issued":{"date-parts":[["2007"]]},"publisher":"Academic Press","title":"Principles of chemical kinetics","type":"book"},"uris":["http://www.mendeley.com/documents/?uuid=a03298b0-0d12-47be-952b-56b14a4681f6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5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773FA1" w:rsidRPr="00FA7B36" w14:paraId="2E20384A" w14:textId="77777777" w:rsidTr="00780047">
        <w:trPr>
          <w:trHeight w:val="40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</w:tcPr>
          <w:p w14:paraId="797DE795" w14:textId="77777777" w:rsidR="00773FA1" w:rsidRPr="00FA7B36" w:rsidRDefault="00773FA1" w:rsidP="00BC3E8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</w:tcPr>
          <w:p w14:paraId="6E2A42DA" w14:textId="77777777" w:rsidR="00773FA1" w:rsidRPr="00780047" w:rsidRDefault="001B11DB" w:rsidP="00BC3E8B">
            <w:pPr>
              <w:spacing w:after="0" w:line="240" w:lineRule="auto"/>
              <w:jc w:val="center"/>
              <w:rPr>
                <w:rFonts w:asciiTheme="majorBidi" w:hAnsiTheme="majorBidi" w:cstheme="majorBidi"/>
                <w:sz w:val="22"/>
                <w:szCs w:val="22"/>
              </w:rPr>
            </w:pPr>
            <w:r w:rsidRPr="00780047">
              <w:rPr>
                <w:rFonts w:asciiTheme="majorBidi" w:eastAsiaTheme="minorHAnsi" w:hAnsiTheme="majorBidi" w:cstheme="majorBidi"/>
                <w:b/>
                <w:bCs/>
                <w:color w:val="231F20"/>
                <w:kern w:val="0"/>
                <w:sz w:val="22"/>
                <w:szCs w:val="22"/>
                <w14:ligatures w14:val="none"/>
                <w14:cntxtAlts w14:val="0"/>
              </w:rPr>
              <w:t>Theories of Reaction Rate</w:t>
            </w:r>
          </w:p>
        </w:tc>
        <w:tc>
          <w:tcPr>
            <w:tcW w:w="1143" w:type="dxa"/>
            <w:shd w:val="clear" w:color="auto" w:fill="FFFFFF"/>
          </w:tcPr>
          <w:p w14:paraId="66538B9F" w14:textId="77777777" w:rsidR="00773FA1" w:rsidRPr="00FA7B36" w:rsidRDefault="00773FA1" w:rsidP="00BC3E8B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</w:tr>
      <w:tr w:rsidR="00A64A62" w:rsidRPr="00FA7B36" w14:paraId="35DB9B62" w14:textId="77777777" w:rsidTr="00780047">
        <w:trPr>
          <w:trHeight w:val="925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251C4D72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10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9D3CABB" w14:textId="77777777" w:rsidR="00773FA1" w:rsidRPr="00780047" w:rsidRDefault="00773FA1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4.1 Equ</w:t>
            </w:r>
            <w:r w:rsidR="00FA7B36"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ilibrium and Rate of Reaction </w:t>
            </w:r>
          </w:p>
          <w:p w14:paraId="5D154A3D" w14:textId="77777777" w:rsidR="00773FA1" w:rsidRPr="00780047" w:rsidRDefault="00773FA1" w:rsidP="00780047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4.2 Partition Functions and Statistical Mechanics of</w:t>
            </w:r>
            <w:r w:rsid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 </w:t>
            </w:r>
            <w:r w:rsidR="00FA7B36"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Chemical Equilibrium </w:t>
            </w:r>
          </w:p>
          <w:p w14:paraId="14CDEBFE" w14:textId="77777777" w:rsidR="00A64A62" w:rsidRPr="00780047" w:rsidRDefault="00773FA1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4.3 Partition Functions and Activated Complex</w:t>
            </w:r>
          </w:p>
        </w:tc>
        <w:tc>
          <w:tcPr>
            <w:tcW w:w="1143" w:type="dxa"/>
            <w:shd w:val="clear" w:color="auto" w:fill="FFFFFF"/>
          </w:tcPr>
          <w:p w14:paraId="3AE31CFB" w14:textId="77777777" w:rsidR="00A64A62" w:rsidRPr="00FA7B36" w:rsidRDefault="00773FA1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 w:rsidR="00777D88"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1402045476","author":[{"dropping-particle":"","family":"Upadhyay","given":"Santosh K","non-dropping-particle":"","parse-names":false,"suffix":""}],"id":"ITEM-1","issued":{"date-parts":[["2007"]]},"publisher":"Springer Science &amp; Business Media","title":"Chemical kinetics and reaction dynamics","type":"book"},"uris":["http://www.mendeley.com/documents/?uuid=ba628b66-7fed-46f7-8eda-9a585097427e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FA7B36">
              <w:rPr>
                <w:rFonts w:asciiTheme="majorBidi" w:eastAsiaTheme="minorHAnsi" w:hAnsiTheme="majorBidi" w:cstheme="majorBidi"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4]</w: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A64A62" w:rsidRPr="00FA7B36" w14:paraId="370ED254" w14:textId="77777777" w:rsidTr="00BC3E8B">
        <w:trPr>
          <w:trHeight w:val="1346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4E4BC0B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60EC9BD" w14:textId="77777777" w:rsidR="00773FA1" w:rsidRPr="00780047" w:rsidRDefault="00FA7B36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4.4 Collision Theory </w:t>
            </w:r>
          </w:p>
          <w:p w14:paraId="505E2609" w14:textId="77777777" w:rsidR="00773FA1" w:rsidRPr="00780047" w:rsidRDefault="00FA7B36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4.4.1 Collision Frequency </w:t>
            </w:r>
          </w:p>
          <w:p w14:paraId="46E600F5" w14:textId="77777777" w:rsidR="00773FA1" w:rsidRPr="00780047" w:rsidRDefault="00780047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4.4.2 Energy Factor </w:t>
            </w:r>
          </w:p>
          <w:p w14:paraId="00BFA11B" w14:textId="77777777" w:rsidR="00773FA1" w:rsidRPr="00780047" w:rsidRDefault="00FA7B36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4.4.3 Orientation Factor </w:t>
            </w:r>
          </w:p>
          <w:p w14:paraId="52944413" w14:textId="77777777" w:rsidR="00773FA1" w:rsidRPr="00780047" w:rsidRDefault="00FA7B36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4.4.4 Rate of Reaction </w:t>
            </w:r>
          </w:p>
          <w:p w14:paraId="1D0480BF" w14:textId="77777777" w:rsidR="00A64A62" w:rsidRPr="00780047" w:rsidRDefault="00773FA1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4.4.5 Weakness of the </w:t>
            </w:r>
            <w:r w:rsidR="00FA7B36"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Collision Theory </w:t>
            </w:r>
          </w:p>
        </w:tc>
        <w:tc>
          <w:tcPr>
            <w:tcW w:w="1143" w:type="dxa"/>
            <w:shd w:val="clear" w:color="auto" w:fill="FFFFFF"/>
          </w:tcPr>
          <w:p w14:paraId="50CBD748" w14:textId="77777777" w:rsidR="00A64A62" w:rsidRPr="00FA7B36" w:rsidRDefault="00773FA1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 w:rsidR="00777D88"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1402045476","author":[{"dropping-particle":"","family":"Upadhyay","given":"Santosh K","non-dropping-particle":"","parse-names":false,"suffix":""}],"id":"ITEM-1","issued":{"date-parts":[["2007"]]},"publisher":"Springer Science &amp; Business Media","title":"Chemical kinetics and reaction dynamics","type":"book"},"uris":["http://www.mendeley.com/documents/?uuid=ba628b66-7fed-46f7-8eda-9a585097427e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FA7B36">
              <w:rPr>
                <w:rFonts w:asciiTheme="majorBidi" w:eastAsiaTheme="minorHAnsi" w:hAnsiTheme="majorBidi" w:cstheme="majorBidi"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4]</w: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A64A62" w:rsidRPr="00FA7B36" w14:paraId="00D78701" w14:textId="77777777" w:rsidTr="00BC3E8B">
        <w:trPr>
          <w:trHeight w:val="721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EA7ACF1" w14:textId="77777777" w:rsidR="00A64A62" w:rsidRPr="00FA7B36" w:rsidRDefault="00A64A62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</w:rPr>
              <w:t>12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1A27DE2" w14:textId="77777777" w:rsidR="00773FA1" w:rsidRPr="00780047" w:rsidRDefault="00FA7B36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 xml:space="preserve">4.5 Transition State Theory </w:t>
            </w:r>
          </w:p>
          <w:p w14:paraId="21C402E6" w14:textId="77777777" w:rsidR="00773FA1" w:rsidRPr="00780047" w:rsidRDefault="00773FA1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 xml:space="preserve">4.5.1 </w:t>
            </w:r>
            <w:r w:rsidR="00FA7B36"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 xml:space="preserve">Thermodynamic Approach </w:t>
            </w:r>
          </w:p>
          <w:p w14:paraId="77AFE314" w14:textId="77777777" w:rsidR="00A64A62" w:rsidRPr="00780047" w:rsidRDefault="00773FA1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>4.5.</w:t>
            </w:r>
            <w:r w:rsidR="00FA7B36"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 xml:space="preserve">2 Partition Function Approach </w:t>
            </w:r>
          </w:p>
        </w:tc>
        <w:tc>
          <w:tcPr>
            <w:tcW w:w="1143" w:type="dxa"/>
            <w:shd w:val="clear" w:color="auto" w:fill="FFFFFF"/>
          </w:tcPr>
          <w:p w14:paraId="31A778F1" w14:textId="77777777" w:rsidR="00A64A62" w:rsidRPr="00FA7B36" w:rsidRDefault="00773FA1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 w:rsidR="00777D88"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1402045476","author":[{"dropping-particle":"","family":"Upadhyay","given":"Santosh K","non-dropping-particle":"","parse-names":false,"suffix":""}],"id":"ITEM-1","issued":{"date-parts":[["2007"]]},"publisher":"Springer Science &amp; Business Media","title":"Chemical kinetics and reaction dynamics","type":"book"},"uris":["http://www.mendeley.com/documents/?uuid=ba628b66-7fed-46f7-8eda-9a585097427e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FA7B36">
              <w:rPr>
                <w:rFonts w:asciiTheme="majorBidi" w:eastAsiaTheme="minorHAnsi" w:hAnsiTheme="majorBidi" w:cstheme="majorBidi"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4]</w: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BC3E8B" w:rsidRPr="00FA7B36" w14:paraId="33DD26BC" w14:textId="77777777" w:rsidTr="00BC3E8B">
        <w:trPr>
          <w:trHeight w:val="721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6762CF7B" w14:textId="77777777" w:rsidR="00BC3E8B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3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54BEA2A3" w14:textId="77777777" w:rsidR="00BC3E8B" w:rsidRPr="00780047" w:rsidRDefault="00BC3E8B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 xml:space="preserve">4.5.3 Comparison with Arrhenius Equation and Collision Theory </w:t>
            </w:r>
          </w:p>
          <w:p w14:paraId="30721D4F" w14:textId="77777777" w:rsidR="00BC3E8B" w:rsidRPr="00780047" w:rsidRDefault="00BC3E8B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>4.5.4 Explanation for Steric Factor in Terms of Partition Function</w:t>
            </w:r>
          </w:p>
          <w:p w14:paraId="24DB2E3A" w14:textId="77777777" w:rsidR="00BC3E8B" w:rsidRPr="00780047" w:rsidRDefault="00BC3E8B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>4.5.5 Reaction between Polyatomic Molecules</w:t>
            </w:r>
          </w:p>
        </w:tc>
        <w:tc>
          <w:tcPr>
            <w:tcW w:w="1143" w:type="dxa"/>
            <w:shd w:val="clear" w:color="auto" w:fill="FFFFFF"/>
          </w:tcPr>
          <w:p w14:paraId="07892856" w14:textId="77777777" w:rsidR="00BC3E8B" w:rsidRPr="00FA7B36" w:rsidRDefault="00BC3E8B" w:rsidP="00BC3E8B">
            <w:pPr>
              <w:widowControl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1402045476","author":[{"dropping-particle":"","family":"Upadhyay","given":"Santosh K","non-dropping-particle":"","parse-names":false,"suffix":""}],"id":"ITEM-1","issued":{"date-parts":[["2007"]]},"publisher":"Springer Science &amp; Business Media","title":"Chemical kinetics and reaction dynamics","type":"book"},"uris":["http://www.mendeley.com/documents/?uuid=ba628b66-7fed-46f7-8eda-9a585097427e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FA7B36">
              <w:rPr>
                <w:rFonts w:asciiTheme="majorBidi" w:eastAsiaTheme="minorHAnsi" w:hAnsiTheme="majorBidi" w:cstheme="majorBidi"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4]</w: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A64A62" w:rsidRPr="00FA7B36" w14:paraId="27706F67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623DCAD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lastRenderedPageBreak/>
              <w:t>14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68D5C5A4" w14:textId="77777777" w:rsidR="00A64A62" w:rsidRPr="00780047" w:rsidRDefault="00773FA1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>Solving problems of chapter 3 and chapter 4.</w:t>
            </w:r>
          </w:p>
        </w:tc>
        <w:tc>
          <w:tcPr>
            <w:tcW w:w="1143" w:type="dxa"/>
            <w:shd w:val="clear" w:color="auto" w:fill="FFFFFF"/>
          </w:tcPr>
          <w:p w14:paraId="6C0C1AE3" w14:textId="77777777" w:rsidR="00A64A62" w:rsidRPr="00FA7B36" w:rsidRDefault="00773FA1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 w:rsidR="00777D88"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1402045476","author":[{"dropping-particle":"","family":"Upadhyay","given":"Santosh K","non-dropping-particle":"","parse-names":false,"suffix":""}],"id":"ITEM-1","issued":{"date-parts":[["2007"]]},"publisher":"Springer Science &amp; Business Media","title":"Chemical kinetics and reaction dynamics","type":"book"},"uris":["http://www.mendeley.com/documents/?uuid=ba628b66-7fed-46f7-8eda-9a585097427e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FA7B36">
              <w:rPr>
                <w:rFonts w:asciiTheme="majorBidi" w:eastAsiaTheme="minorHAnsi" w:hAnsiTheme="majorBidi" w:cstheme="majorBidi"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4]</w: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A64A62" w:rsidRPr="00FA7B36" w14:paraId="496B02FE" w14:textId="77777777" w:rsidTr="00BC3E8B">
        <w:trPr>
          <w:trHeight w:val="721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F6E7C7D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6CAA987B" w14:textId="77777777" w:rsidR="00A64A62" w:rsidRPr="00780047" w:rsidRDefault="00C954C7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>Midterm examination</w:t>
            </w:r>
          </w:p>
        </w:tc>
        <w:tc>
          <w:tcPr>
            <w:tcW w:w="1143" w:type="dxa"/>
            <w:shd w:val="clear" w:color="auto" w:fill="FFFFFF"/>
          </w:tcPr>
          <w:p w14:paraId="67A8950D" w14:textId="77777777" w:rsidR="00A64A62" w:rsidRPr="00FA7B36" w:rsidRDefault="00A64A62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</w:p>
        </w:tc>
      </w:tr>
      <w:tr w:rsidR="00C22E1E" w:rsidRPr="00FA7B36" w14:paraId="77E5CCCA" w14:textId="77777777" w:rsidTr="00BC3E8B">
        <w:trPr>
          <w:trHeight w:val="718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295E9A00" w14:textId="77777777" w:rsidR="00C22E1E" w:rsidRPr="00FA7B36" w:rsidRDefault="00C22E1E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2D46AFAB" w14:textId="77777777" w:rsidR="00C22E1E" w:rsidRPr="00780047" w:rsidRDefault="00C22E1E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b/>
                <w:bCs/>
                <w:sz w:val="22"/>
                <w:szCs w:val="22"/>
              </w:rPr>
              <w:t>Reactions in Solution</w:t>
            </w:r>
          </w:p>
        </w:tc>
        <w:tc>
          <w:tcPr>
            <w:tcW w:w="1143" w:type="dxa"/>
            <w:shd w:val="clear" w:color="auto" w:fill="FFFFFF"/>
          </w:tcPr>
          <w:p w14:paraId="0BCDF968" w14:textId="77777777" w:rsidR="00C22E1E" w:rsidRPr="00FA7B36" w:rsidRDefault="00C22E1E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</w:p>
        </w:tc>
      </w:tr>
      <w:tr w:rsidR="00A64A62" w:rsidRPr="00FA7B36" w14:paraId="052043F6" w14:textId="77777777" w:rsidTr="00BC3E8B">
        <w:trPr>
          <w:trHeight w:val="718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5EE628F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6547E77B" w14:textId="77777777" w:rsidR="00C22E1E" w:rsidRPr="00780047" w:rsidRDefault="00C22E1E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</w:rPr>
              <w:t xml:space="preserve">4.1 General Properties of Reactions in Solution </w:t>
            </w:r>
          </w:p>
          <w:p w14:paraId="12884A3B" w14:textId="77777777" w:rsidR="00A64A62" w:rsidRPr="00780047" w:rsidRDefault="00C22E1E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</w:rPr>
              <w:t xml:space="preserve">4.2 Phenomenological Theory of Reaction Rates </w:t>
            </w:r>
          </w:p>
        </w:tc>
        <w:tc>
          <w:tcPr>
            <w:tcW w:w="1143" w:type="dxa"/>
            <w:shd w:val="clear" w:color="auto" w:fill="FFFFFF"/>
          </w:tcPr>
          <w:p w14:paraId="1194662B" w14:textId="77777777" w:rsidR="00A64A62" w:rsidRPr="00FA7B36" w:rsidRDefault="00777D88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965E50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author":[{"dropping-particle":"","family":"Steinfeld","given":"Jeffrey I","non-dropping-particle":"","parse-names":false,"suffix":""},{"dropping-particle":"","family":"Francisco","given":"Joseph Salvadore","non-dropping-particle":"","parse-names":false,"suffix":""},{"dropping-particle":"","family":"Hase","given":"William L","non-dropping-particle":"","parse-names":false,"suffix":""}],"id":"ITEM-1","issued":{"date-parts":[["1989"]]},"publisher":"Prentice Hall Englewood Cliffs (New Jersey)","title":"Chemical kinetics and dynamics","type":"book"},"uris":["http://www.mendeley.com/documents/?uuid=06d210df-cada-4043-89b1-8aab8866d5c3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1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77906D18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1DBDAA8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7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2A6031E7" w14:textId="77777777" w:rsidR="00C22E1E" w:rsidRPr="00780047" w:rsidRDefault="00C22E1E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</w:rPr>
              <w:t xml:space="preserve">4.3 Diffusion-Limited Rate Constant </w:t>
            </w:r>
          </w:p>
          <w:p w14:paraId="476740B6" w14:textId="77777777" w:rsidR="00A64A62" w:rsidRPr="00780047" w:rsidRDefault="00FA7B36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</w:rPr>
              <w:t xml:space="preserve"> 4.4 Slow Reactions </w:t>
            </w:r>
          </w:p>
        </w:tc>
        <w:tc>
          <w:tcPr>
            <w:tcW w:w="1143" w:type="dxa"/>
            <w:shd w:val="clear" w:color="auto" w:fill="FFFFFF"/>
          </w:tcPr>
          <w:p w14:paraId="5F2A5F21" w14:textId="77777777" w:rsidR="00A64A62" w:rsidRPr="00FA7B36" w:rsidRDefault="00777D88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965E50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author":[{"dropping-particle":"","family":"Steinfeld","given":"Jeffrey I","non-dropping-particle":"","parse-names":false,"suffix":""},{"dropping-particle":"","family":"Francisco","given":"Joseph Salvadore","non-dropping-particle":"","parse-names":false,"suffix":""},{"dropping-particle":"","family":"Hase","given":"William L","non-dropping-particle":"","parse-names":false,"suffix":""}],"id":"ITEM-1","issued":{"date-parts":[["1989"]]},"publisher":"Prentice Hall Englewood Cliffs (New Jersey)","title":"Chemical kinetics and dynamics","type":"book"},"uris":["http://www.mendeley.com/documents/?uuid=06d210df-cada-4043-89b1-8aab8866d5c3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1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43BF8A81" w14:textId="77777777" w:rsidTr="00780047">
        <w:trPr>
          <w:trHeight w:val="340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7AB63870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3BA0114E" w14:textId="77777777" w:rsidR="00A64A62" w:rsidRPr="00780047" w:rsidRDefault="00C22E1E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</w:rPr>
              <w:t>4.5 Effect of ionic Str</w:t>
            </w:r>
            <w:r w:rsidR="001B11DB" w:rsidRPr="00780047">
              <w:rPr>
                <w:rFonts w:asciiTheme="majorBidi" w:hAnsiTheme="majorBidi" w:cstheme="majorBidi"/>
                <w:sz w:val="22"/>
                <w:szCs w:val="22"/>
              </w:rPr>
              <w:t xml:space="preserve">ength on Reaction Between Ions </w:t>
            </w:r>
          </w:p>
        </w:tc>
        <w:tc>
          <w:tcPr>
            <w:tcW w:w="1143" w:type="dxa"/>
            <w:shd w:val="clear" w:color="auto" w:fill="FFFFFF"/>
          </w:tcPr>
          <w:p w14:paraId="06C4B77A" w14:textId="77777777" w:rsidR="00A64A62" w:rsidRPr="00FA7B36" w:rsidRDefault="00777D88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965E50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author":[{"dropping-particle":"","family":"Steinfeld","given":"Jeffrey I","non-dropping-particle":"","parse-names":false,"suffix":""},{"dropping-particle":"","family":"Francisco","given":"Joseph Salvadore","non-dropping-particle":"","parse-names":false,"suffix":""},{"dropping-particle":"","family":"Hase","given":"William L","non-dropping-particle":"","parse-names":false,"suffix":""}],"id":"ITEM-1","issued":{"date-parts":[["1989"]]},"publisher":"Prentice Hall Englewood Cliffs (New Jersey)","title":"Chemical kinetics and dynamics","type":"book"},"uris":["http://www.mendeley.com/documents/?uuid=06d210df-cada-4043-89b1-8aab8866d5c3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1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C22E1E" w:rsidRPr="00FA7B36" w14:paraId="272DA14B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26313FC5" w14:textId="77777777" w:rsidR="00C22E1E" w:rsidRPr="00FA7B36" w:rsidRDefault="00C22E1E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A68384A" w14:textId="77777777" w:rsidR="00C22E1E" w:rsidRPr="00780047" w:rsidRDefault="00C22E1E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b/>
                <w:bCs/>
                <w:sz w:val="22"/>
                <w:szCs w:val="22"/>
              </w:rPr>
              <w:t>Potential Energy Surfaces</w:t>
            </w:r>
          </w:p>
        </w:tc>
        <w:tc>
          <w:tcPr>
            <w:tcW w:w="1143" w:type="dxa"/>
            <w:shd w:val="clear" w:color="auto" w:fill="FFFFFF"/>
          </w:tcPr>
          <w:p w14:paraId="1B4452EA" w14:textId="77777777" w:rsidR="00C22E1E" w:rsidRPr="00FA7B36" w:rsidRDefault="00777D88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="00965E50"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author":[{"dropping-particle":"","family":"Steinfeld","given":"Jeffrey I","non-dropping-particle":"","parse-names":false,"suffix":""},{"dropping-particle":"","family":"Francisco","given":"Joseph Salvadore","non-dropping-particle":"","parse-names":false,"suffix":""},{"dropping-particle":"","family":"Hase","given":"William L","non-dropping-particle":"","parse-names":false,"suffix":""}],"id":"ITEM-1","issued":{"date-parts":[["1989"]]},"publisher":"Prentice Hall Englewood Cliffs (New Jersey)","title":"Chemical kinetics and dynamics","type":"book"},"uris":["http://www.mendeley.com/documents/?uuid=06d210df-cada-4043-89b1-8aab8866d5c3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1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67B78751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C917C43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458CACB" w14:textId="77777777" w:rsidR="00C22E1E" w:rsidRPr="00780047" w:rsidRDefault="00C22E1E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</w:rPr>
              <w:t>7.1 Long-range</w:t>
            </w:r>
            <w:r w:rsidR="001B11DB" w:rsidRPr="00780047">
              <w:rPr>
                <w:rFonts w:asciiTheme="majorBidi" w:hAnsiTheme="majorBidi" w:cstheme="majorBidi"/>
                <w:sz w:val="22"/>
                <w:szCs w:val="22"/>
              </w:rPr>
              <w:t xml:space="preserve"> Potentials </w:t>
            </w:r>
          </w:p>
          <w:p w14:paraId="2D6886EB" w14:textId="77777777" w:rsidR="00A64A62" w:rsidRPr="00780047" w:rsidRDefault="00C22E1E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</w:rPr>
              <w:t>7.2 Empiric</w:t>
            </w:r>
            <w:r w:rsidR="001B11DB" w:rsidRPr="00780047">
              <w:rPr>
                <w:rFonts w:asciiTheme="majorBidi" w:hAnsiTheme="majorBidi" w:cstheme="majorBidi"/>
                <w:sz w:val="22"/>
                <w:szCs w:val="22"/>
              </w:rPr>
              <w:t xml:space="preserve">al Intermolecular Potentials </w:t>
            </w:r>
          </w:p>
        </w:tc>
        <w:tc>
          <w:tcPr>
            <w:tcW w:w="1143" w:type="dxa"/>
            <w:shd w:val="clear" w:color="auto" w:fill="FFFFFF"/>
          </w:tcPr>
          <w:p w14:paraId="1E0CAF8D" w14:textId="77777777" w:rsidR="00A64A62" w:rsidRPr="00FA7B36" w:rsidRDefault="00965E50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author":[{"dropping-particle":"","family":"Steinfeld","given":"Jeffrey I","non-dropping-particle":"","parse-names":false,"suffix":""},{"dropping-particle":"","family":"Francisco","given":"Joseph Salvadore","non-dropping-particle":"","parse-names":false,"suffix":""},{"dropping-particle":"","family":"Hase","given":"William L","non-dropping-particle":"","parse-names":false,"suffix":""}],"id":"ITEM-1","issued":{"date-parts":[["1989"]]},"publisher":"Prentice Hall Englewood Cliffs (New Jersey)","title":"Chemical kinetics and dynamics","type":"book"},"uris":["http://www.mendeley.com/documents/?uuid=06d210df-cada-4043-89b1-8aab8866d5c3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1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598AB450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06CF1921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5203AD47" w14:textId="77777777" w:rsidR="00A64A62" w:rsidRPr="00780047" w:rsidRDefault="00C22E1E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</w:rPr>
              <w:t xml:space="preserve">7.3 Molecular Bonding Potentials </w:t>
            </w:r>
          </w:p>
          <w:p w14:paraId="721B4FA9" w14:textId="77777777" w:rsidR="00C22E1E" w:rsidRPr="00780047" w:rsidRDefault="00C22E1E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</w:rPr>
              <w:t xml:space="preserve">7.4 Internal Coordinates and Normal Modes of Vibration </w:t>
            </w:r>
          </w:p>
        </w:tc>
        <w:tc>
          <w:tcPr>
            <w:tcW w:w="1143" w:type="dxa"/>
            <w:shd w:val="clear" w:color="auto" w:fill="FFFFFF"/>
          </w:tcPr>
          <w:p w14:paraId="1CCC028E" w14:textId="77777777" w:rsidR="00A64A62" w:rsidRPr="00FA7B36" w:rsidRDefault="00965E50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begin" w:fldLock="1"/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instrText>ADDIN CSL_CITATION {"citationItems":[{"id":"ITEM-1","itemData":{"author":[{"dropping-particle":"","family":"Steinfeld","given":"Jeffrey I","non-dropping-particle":"","parse-names":false,"suffix":""},{"dropping-particle":"","family":"Francisco","given":"Joseph Salvadore","non-dropping-particle":"","parse-names":false,"suffix":""},{"dropping-particle":"","family":"Hase","given":"William L","non-dropping-particle":"","parse-names":false,"suffix":""}],"id":"ITEM-1","issued":{"date-parts":[["1989"]]},"publisher":"Prentice Hall Englewood Cliffs (New Jersey)","title":"Chemical kinetics and dynamics","type":"book"},"uris":["http://www.mendeley.com/documents/?uuid=06d210df-cada-4043-89b1-8aab8866d5c3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separate"/>
            </w:r>
            <w:r w:rsidRPr="00FA7B36">
              <w:rPr>
                <w:rFonts w:asciiTheme="majorBidi" w:hAnsiTheme="majorBidi" w:cstheme="majorBidi"/>
                <w:noProof/>
                <w:sz w:val="24"/>
                <w:szCs w:val="24"/>
                <w14:ligatures w14:val="none"/>
              </w:rPr>
              <w:t>[1]</w:t>
            </w:r>
            <w:r w:rsidRPr="00FA7B36">
              <w:rPr>
                <w:rFonts w:asciiTheme="majorBidi" w:hAnsiTheme="majorBidi" w:cstheme="majorBidi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A64A62" w:rsidRPr="00FA7B36" w14:paraId="1FFC3544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393439C7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23996388" w14:textId="77777777" w:rsidR="00C22E1E" w:rsidRPr="00780047" w:rsidRDefault="00C22E1E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6.3 Potential energy c</w:t>
            </w:r>
            <w:r w:rsidR="001B11DB"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ontour diagrams and profiles </w:t>
            </w:r>
          </w:p>
          <w:p w14:paraId="4E8C22E2" w14:textId="77777777" w:rsidR="00C22E1E" w:rsidRPr="00780047" w:rsidRDefault="00C22E1E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6.3.l Types </w:t>
            </w:r>
            <w:r w:rsidR="001B11DB"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of potential energy barriers </w:t>
            </w:r>
          </w:p>
          <w:p w14:paraId="71232711" w14:textId="77777777" w:rsidR="00A64A62" w:rsidRPr="00780047" w:rsidRDefault="00C22E1E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6.3.2 Features of the potential energy surface</w:t>
            </w:r>
          </w:p>
        </w:tc>
        <w:tc>
          <w:tcPr>
            <w:tcW w:w="1143" w:type="dxa"/>
            <w:shd w:val="clear" w:color="auto" w:fill="FFFFFF"/>
          </w:tcPr>
          <w:p w14:paraId="6C9EB7C0" w14:textId="77777777" w:rsidR="00A64A62" w:rsidRPr="00FA7B36" w:rsidRDefault="00965E50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 w:rsidR="00BC3E8B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1782420525","author":[{"dropping-particle":"","family":"Wright","given":"Margaret Robson","non-dropping-particle":"","parse-names":false,"suffix":""}],"id":"ITEM-1","issued":{"date-parts":[["1999"]]},"publisher":"Elsevier","title":"Fundamental chemical kinetics: an explanatory introduction to the concepts","type":"book"},"uris":["http://www.mendeley.com/documents/?uuid=d67e4a89-08a3-43c5-bf35-5d0eb8d6760b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FA7B36">
              <w:rPr>
                <w:rFonts w:asciiTheme="majorBidi" w:eastAsiaTheme="minorHAnsi" w:hAnsiTheme="majorBidi" w:cstheme="majorBidi"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2]</w: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A64A62" w:rsidRPr="00FA7B36" w14:paraId="3BBF58DC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29943690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35FE0961" w14:textId="77777777" w:rsidR="00C22E1E" w:rsidRPr="00780047" w:rsidRDefault="00C22E1E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6.8 Exotherm</w:t>
            </w:r>
            <w:r w:rsidR="001B11DB"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ic and endothermic reactions </w:t>
            </w:r>
          </w:p>
          <w:p w14:paraId="6DBAAA9F" w14:textId="77777777" w:rsidR="00A64A62" w:rsidRPr="00780047" w:rsidRDefault="00C22E1E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6.9 More detailed aspects of the features of different types of potential</w:t>
            </w:r>
            <w:r w:rsidR="00BC3E8B"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 </w:t>
            </w:r>
            <w:r w:rsidR="001B11DB"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energy barriers </w:t>
            </w:r>
          </w:p>
        </w:tc>
        <w:tc>
          <w:tcPr>
            <w:tcW w:w="1143" w:type="dxa"/>
            <w:shd w:val="clear" w:color="auto" w:fill="FFFFFF"/>
          </w:tcPr>
          <w:p w14:paraId="2D30948B" w14:textId="77777777" w:rsidR="00A64A62" w:rsidRPr="00FA7B36" w:rsidRDefault="00965E50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 w:rsidR="00BC3E8B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1782420525","author":[{"dropping-particle":"","family":"Wright","given":"Margaret Robson","non-dropping-particle":"","parse-names":false,"suffix":""}],"id":"ITEM-1","issued":{"date-parts":[["1999"]]},"publisher":"Elsevier","title":"Fundamental chemical kinetics: an explanatory introduction to the concepts","type":"book"},"uris":["http://www.mendeley.com/documents/?uuid=d67e4a89-08a3-43c5-bf35-5d0eb8d6760b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FA7B36">
              <w:rPr>
                <w:rFonts w:asciiTheme="majorBidi" w:eastAsiaTheme="minorHAnsi" w:hAnsiTheme="majorBidi" w:cstheme="majorBidi"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2]</w: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BC3E8B" w:rsidRPr="00FA7B36" w14:paraId="2A331A82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36C0CAE3" w14:textId="77777777" w:rsidR="00BC3E8B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D342D93" w14:textId="77777777" w:rsidR="00BC3E8B" w:rsidRPr="00780047" w:rsidRDefault="00BC3E8B" w:rsidP="00780047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6.10 General features of attractive potential energy surfaces for exothermic</w:t>
            </w:r>
            <w:r w:rsid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 </w:t>
            </w: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reactions </w:t>
            </w:r>
          </w:p>
          <w:p w14:paraId="75C52256" w14:textId="77777777" w:rsidR="00BC3E8B" w:rsidRPr="00780047" w:rsidRDefault="00BC3E8B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6.11 General features of repulsive energy surfaces for exothermic reactions</w:t>
            </w:r>
          </w:p>
        </w:tc>
        <w:tc>
          <w:tcPr>
            <w:tcW w:w="1143" w:type="dxa"/>
            <w:shd w:val="clear" w:color="auto" w:fill="FFFFFF"/>
          </w:tcPr>
          <w:p w14:paraId="26C33774" w14:textId="77777777" w:rsidR="00BC3E8B" w:rsidRPr="00FA7B36" w:rsidRDefault="00BC3E8B" w:rsidP="00BC3E8B">
            <w:pPr>
              <w:widowControl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1782420525","author":[{"dropping-particle":"","family":"Wright","given":"Margaret Robson","non-dropping-particle":"","parse-names":false,"suffix":""}],"id":"ITEM-1","issued":{"date-parts":[["1999"]]},"publisher":"Elsevier","title":"Fundamental chemical kinetics: an explanatory introduction to the concepts","type":"book"},"uris":["http://www.mendeley.com/documents/?uuid=d67e4a89-08a3-43c5-bf35-5d0eb8d6760b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FA7B36">
              <w:rPr>
                <w:rFonts w:asciiTheme="majorBidi" w:eastAsiaTheme="minorHAnsi" w:hAnsiTheme="majorBidi" w:cstheme="majorBidi"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2]</w:t>
            </w:r>
            <w:r w:rsidRPr="00FA7B36"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965E50" w:rsidRPr="00FA7B36" w14:paraId="3D637E66" w14:textId="77777777" w:rsidTr="00780047">
        <w:trPr>
          <w:trHeight w:val="401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058CBE01" w14:textId="77777777" w:rsidR="00965E50" w:rsidRPr="00FA7B36" w:rsidRDefault="00965E50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0361D880" w14:textId="77777777" w:rsidR="00965E50" w:rsidRPr="00780047" w:rsidRDefault="00965E50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Reactions on Surfaces</w:t>
            </w:r>
          </w:p>
        </w:tc>
        <w:tc>
          <w:tcPr>
            <w:tcW w:w="1143" w:type="dxa"/>
            <w:shd w:val="clear" w:color="auto" w:fill="FFFFFF"/>
          </w:tcPr>
          <w:p w14:paraId="5BBB5973" w14:textId="77777777" w:rsidR="00965E50" w:rsidRPr="00FA7B36" w:rsidRDefault="00965E50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</w:p>
        </w:tc>
      </w:tr>
      <w:tr w:rsidR="00A64A62" w:rsidRPr="00FA7B36" w14:paraId="2AA4FA74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2CF4DEEE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9191C10" w14:textId="77777777" w:rsidR="00965E50" w:rsidRPr="00780047" w:rsidRDefault="00965E50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10.1 Adsorption </w:t>
            </w:r>
          </w:p>
          <w:p w14:paraId="63567637" w14:textId="77777777" w:rsidR="00965E50" w:rsidRPr="00780047" w:rsidRDefault="00965E50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10.2 Adsorption Isotherms </w:t>
            </w:r>
          </w:p>
          <w:p w14:paraId="0702051C" w14:textId="77777777" w:rsidR="00A64A62" w:rsidRPr="00780047" w:rsidRDefault="00965E50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10.2.1 Langmuir isotherm </w:t>
            </w:r>
          </w:p>
        </w:tc>
        <w:tc>
          <w:tcPr>
            <w:tcW w:w="1143" w:type="dxa"/>
            <w:shd w:val="clear" w:color="auto" w:fill="FFFFFF"/>
          </w:tcPr>
          <w:p w14:paraId="738AB093" w14:textId="77777777" w:rsidR="00A64A62" w:rsidRPr="00FA7B36" w:rsidRDefault="00BC3E8B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0080469345","author":[{"dropping-particle":"","family":"Arnaut","given":"Luís G","non-dropping-particle":"","parse-names":false,"suffix":""},{"dropping-particle":"","family":"Formosinho","given":"Sebastiao Jose","non-dropping-particle":"","parse-names":false,"suffix":""},{"dropping-particle":"","family":"Burrows","given":"Hugh","non-dropping-particle":"","parse-names":false,"suffix":""}],"id":"ITEM-1","issued":{"date-parts":[["2006"]]},"publisher":"Elsevier","title":"Chemical kinetics: from molecular structure to chemical reactivity","type":"book"},"uris":["http://www.mendeley.com/documents/?uuid=2dfff3af-4fdd-4d2d-bc06-06a5916882e5"]}],"mendeley":{"formattedCitation":"[3]","plainTextFormattedCitation":"[3]"},"properties":{"noteIndex":0},"schema":"https://github.com/citation-style-language/schema/raw/master/csl-citation.json"}</w:instrTex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BC3E8B">
              <w:rPr>
                <w:rFonts w:asciiTheme="majorBidi" w:eastAsiaTheme="minorHAnsi" w:hAnsiTheme="majorBidi" w:cstheme="majorBidi"/>
                <w:bCs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3]</w: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BC3E8B" w:rsidRPr="00FA7B36" w14:paraId="6A13C950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6290225" w14:textId="77777777" w:rsidR="00BC3E8B" w:rsidRPr="00FA7B36" w:rsidRDefault="00BC3E8B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3E43FC4A" w14:textId="77777777" w:rsidR="00BC3E8B" w:rsidRPr="00780047" w:rsidRDefault="00BC3E8B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10.2.2 Adsorption with dissociation </w:t>
            </w:r>
          </w:p>
          <w:p w14:paraId="51327B39" w14:textId="77777777" w:rsidR="00BC3E8B" w:rsidRPr="00780047" w:rsidRDefault="00BC3E8B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10.2.3 Competitive adsorption</w:t>
            </w:r>
          </w:p>
        </w:tc>
        <w:tc>
          <w:tcPr>
            <w:tcW w:w="1143" w:type="dxa"/>
            <w:shd w:val="clear" w:color="auto" w:fill="FFFFFF"/>
          </w:tcPr>
          <w:p w14:paraId="18AE1978" w14:textId="77777777" w:rsidR="00BC3E8B" w:rsidRDefault="00780047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0080469345","author":[{"dropping-particle":"","family":"Arnaut","given":"Luís G","non-dropping-particle":"","parse-names":false,"suffix":""},{"dropping-particle":"","family":"Formosinho","given":"Sebastiao Jose","non-dropping-particle":"","parse-names":false,"suffix":""},{"dropping-particle":"","family":"Burrows","given":"Hugh","non-dropping-particle":"","parse-names":false,"suffix":""}],"id":"ITEM-1","issued":{"date-parts":[["2006"]]},"publisher":"Elsevier","title":"Chemical kinetics: from molecular structure to chemical reactivity","type":"book"},"uris":["http://www.mendeley.com/documents/?uuid=2dfff3af-4fdd-4d2d-bc06-06a5916882e5"]}],"mendeley":{"formattedCitation":"[3]","plainTextFormattedCitation":"[3]"},"properties":{"noteIndex":0},"schema":"https://github.com/citation-style-language/schema/raw/master/csl-citation.json"}</w:instrTex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BC3E8B">
              <w:rPr>
                <w:rFonts w:asciiTheme="majorBidi" w:eastAsiaTheme="minorHAnsi" w:hAnsiTheme="majorBidi" w:cstheme="majorBidi"/>
                <w:bCs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3]</w: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A64A62" w:rsidRPr="00FA7B36" w14:paraId="7788D11C" w14:textId="77777777" w:rsidTr="00BC3E8B">
        <w:trPr>
          <w:trHeight w:val="721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41EEF29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5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01C9BD5B" w14:textId="77777777" w:rsidR="00965E50" w:rsidRPr="00780047" w:rsidRDefault="001B11DB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10.3 Kinetics on Surfaces</w:t>
            </w:r>
          </w:p>
          <w:p w14:paraId="33720E25" w14:textId="77777777" w:rsidR="00965E50" w:rsidRPr="00780047" w:rsidRDefault="00965E50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10.3.1 Unimolecular surface reactions </w:t>
            </w:r>
          </w:p>
          <w:p w14:paraId="3995833A" w14:textId="77777777" w:rsidR="00A64A62" w:rsidRPr="00780047" w:rsidRDefault="00965E50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10.3.2 Activation energies of unimolecular surface reactions </w:t>
            </w:r>
          </w:p>
        </w:tc>
        <w:tc>
          <w:tcPr>
            <w:tcW w:w="1143" w:type="dxa"/>
            <w:shd w:val="clear" w:color="auto" w:fill="FFFFFF"/>
          </w:tcPr>
          <w:p w14:paraId="37D81420" w14:textId="77777777" w:rsidR="00A64A62" w:rsidRPr="00FA7B36" w:rsidRDefault="00BC3E8B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0080469345","author":[{"dropping-particle":"","family":"Arnaut","given":"Luís G","non-dropping-particle":"","parse-names":false,"suffix":""},{"dropping-particle":"","family":"Formosinho","given":"Sebastiao Jose","non-dropping-particle":"","parse-names":false,"suffix":""},{"dropping-particle":"","family":"Burrows","given":"Hugh","non-dropping-particle":"","parse-names":false,"suffix":""}],"id":"ITEM-1","issued":{"date-parts":[["2006"]]},"publisher":"Elsevier","title":"Chemical kinetics: from molecular structure to chemical reactivity","type":"book"},"uris":["http://www.mendeley.com/documents/?uuid=2dfff3af-4fdd-4d2d-bc06-06a5916882e5"]}],"mendeley":{"formattedCitation":"[3]","plainTextFormattedCitation":"[3]"},"properties":{"noteIndex":0},"schema":"https://github.com/citation-style-language/schema/raw/master/csl-citation.json"}</w:instrTex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BC3E8B">
              <w:rPr>
                <w:rFonts w:asciiTheme="majorBidi" w:eastAsiaTheme="minorHAnsi" w:hAnsiTheme="majorBidi" w:cstheme="majorBidi"/>
                <w:bCs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3]</w: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A64A62" w:rsidRPr="00FA7B36" w14:paraId="11EADBDC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56CB15EF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6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81547EB" w14:textId="77777777" w:rsidR="00965E50" w:rsidRPr="00780047" w:rsidRDefault="00965E50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>10.3.3 Reaction betw</w:t>
            </w:r>
            <w:r w:rsidR="001B11DB"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>een two adsorbed molecules</w:t>
            </w:r>
          </w:p>
          <w:p w14:paraId="7374D0E5" w14:textId="77777777" w:rsidR="00A64A62" w:rsidRPr="00780047" w:rsidRDefault="00965E50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>10.3.4 Reaction between a molecule in the gas phase and an</w:t>
            </w:r>
            <w:r w:rsidR="001B11DB"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 xml:space="preserve"> </w:t>
            </w: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 xml:space="preserve">adsorbed molecule </w:t>
            </w:r>
          </w:p>
        </w:tc>
        <w:tc>
          <w:tcPr>
            <w:tcW w:w="1143" w:type="dxa"/>
            <w:shd w:val="clear" w:color="auto" w:fill="FFFFFF"/>
          </w:tcPr>
          <w:p w14:paraId="637EC8D1" w14:textId="77777777" w:rsidR="00A64A62" w:rsidRPr="00FA7B36" w:rsidRDefault="00BC3E8B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0080469345","author":[{"dropping-particle":"","family":"Arnaut","given":"Luís G","non-dropping-particle":"","parse-names":false,"suffix":""},{"dropping-particle":"","family":"Formosinho","given":"Sebastiao Jose","non-dropping-particle":"","parse-names":false,"suffix":""},{"dropping-particle":"","family":"Burrows","given":"Hugh","non-dropping-particle":"","parse-names":false,"suffix":""}],"id":"ITEM-1","issued":{"date-parts":[["2006"]]},"publisher":"Elsevier","title":"Chemical kinetics: from molecular structure to chemical reactivity","type":"book"},"uris":["http://www.mendeley.com/documents/?uuid=2dfff3af-4fdd-4d2d-bc06-06a5916882e5"]}],"mendeley":{"formattedCitation":"[3]","plainTextFormattedCitation":"[3]"},"properties":{"noteIndex":0},"schema":"https://github.com/citation-style-language/schema/raw/master/csl-citation.json"}</w:instrTex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BC3E8B">
              <w:rPr>
                <w:rFonts w:asciiTheme="majorBidi" w:eastAsiaTheme="minorHAnsi" w:hAnsiTheme="majorBidi" w:cstheme="majorBidi"/>
                <w:bCs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3]</w: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965E50" w:rsidRPr="00FA7B36" w14:paraId="429CC970" w14:textId="77777777" w:rsidTr="00780047">
        <w:trPr>
          <w:trHeight w:val="438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7A0149E8" w14:textId="77777777" w:rsidR="00965E50" w:rsidRPr="00FA7B36" w:rsidRDefault="00965E50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E7D31F5" w14:textId="77777777" w:rsidR="00965E50" w:rsidRPr="00780047" w:rsidRDefault="00965E50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Enzymatic Catalysis</w:t>
            </w:r>
          </w:p>
        </w:tc>
        <w:tc>
          <w:tcPr>
            <w:tcW w:w="1143" w:type="dxa"/>
            <w:shd w:val="clear" w:color="auto" w:fill="FFFFFF"/>
          </w:tcPr>
          <w:p w14:paraId="43F25467" w14:textId="77777777" w:rsidR="00965E50" w:rsidRPr="00FA7B36" w:rsidRDefault="00BC3E8B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0080469345","author":[{"dropping-particle":"","family":"Arnaut","given":"Luís G","non-dropping-particle":"","parse-names":false,"suffix":""},{"dropping-particle":"","family":"Formosinho","given":"Sebastiao Jose","non-dropping-particle":"","parse-names":false,"suffix":""},{"dropping-particle":"","family":"Burrows","given":"Hugh","non-dropping-particle":"","parse-names":false,"suffix":""}],"id":"ITEM-1","issued":{"date-parts":[["2006"]]},"publisher":"Elsevier","title":"Chemical kinetics: from molecular structure to chemical reactivity","type":"book"},"uris":["http://www.mendeley.com/documents/?uuid=2dfff3af-4fdd-4d2d-bc06-06a5916882e5"]}],"mendeley":{"formattedCitation":"[3]","plainTextFormattedCitation":"[3]"},"properties":{"noteIndex":0},"schema":"https://github.com/citation-style-language/schema/raw/master/csl-citation.json"}</w:instrTex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BC3E8B">
              <w:rPr>
                <w:rFonts w:asciiTheme="majorBidi" w:eastAsiaTheme="minorHAnsi" w:hAnsiTheme="majorBidi" w:cstheme="majorBidi"/>
                <w:bCs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3]</w: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A64A62" w:rsidRPr="00FA7B36" w14:paraId="07BF1EE2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13E8953F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7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5CB25745" w14:textId="77777777" w:rsidR="00965E50" w:rsidRPr="00780047" w:rsidRDefault="00965E50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>1</w:t>
            </w:r>
            <w:r w:rsidR="001B11DB"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>4.1 Terminology.</w:t>
            </w:r>
          </w:p>
          <w:p w14:paraId="40CAD38C" w14:textId="77777777" w:rsidR="00A64A62" w:rsidRPr="00780047" w:rsidRDefault="00965E50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 xml:space="preserve">14.2 </w:t>
            </w:r>
            <w:r w:rsidR="001B11DB"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 xml:space="preserve">Michaelis–Menten Equation </w:t>
            </w:r>
          </w:p>
        </w:tc>
        <w:tc>
          <w:tcPr>
            <w:tcW w:w="1143" w:type="dxa"/>
            <w:shd w:val="clear" w:color="auto" w:fill="FFFFFF"/>
          </w:tcPr>
          <w:p w14:paraId="402287C3" w14:textId="77777777" w:rsidR="00A64A62" w:rsidRPr="00FA7B36" w:rsidRDefault="00BC3E8B" w:rsidP="00BC3E8B">
            <w:pPr>
              <w:widowControl w:val="0"/>
              <w:spacing w:after="0"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14:ligatures w14:val="none"/>
              </w:rPr>
            </w:pP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0080469345","author":[{"dropping-particle":"","family":"Arnaut","given":"Luís G","non-dropping-particle":"","parse-names":false,"suffix":""},{"dropping-particle":"","family":"Formosinho","given":"Sebastiao Jose","non-dropping-particle":"","parse-names":false,"suffix":""},{"dropping-particle":"","family":"Burrows","given":"Hugh","non-dropping-particle":"","parse-names":false,"suffix":""}],"id":"ITEM-1","issued":{"date-parts":[["2006"]]},"publisher":"Elsevier","title":"Chemical kinetics: from molecular structure to chemical reactivity","type":"book"},"uris":["http://www.mendeley.com/documents/?uuid=2dfff3af-4fdd-4d2d-bc06-06a5916882e5"]}],"mendeley":{"formattedCitation":"[3]","plainTextFormattedCitation":"[3]"},"properties":{"noteIndex":0},"schema":"https://github.com/citation-style-language/schema/raw/master/csl-citation.json"}</w:instrTex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BC3E8B">
              <w:rPr>
                <w:rFonts w:asciiTheme="majorBidi" w:eastAsiaTheme="minorHAnsi" w:hAnsiTheme="majorBidi" w:cstheme="majorBidi"/>
                <w:bCs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3]</w: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BC3E8B" w:rsidRPr="00FA7B36" w14:paraId="1F1A01A9" w14:textId="77777777" w:rsidTr="00BC3E8B">
        <w:trPr>
          <w:trHeight w:val="5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A106BD0" w14:textId="77777777" w:rsidR="00BC3E8B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8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7304EEBD" w14:textId="77777777" w:rsidR="00BC3E8B" w:rsidRPr="00780047" w:rsidRDefault="00BC3E8B" w:rsidP="00BC3E8B">
            <w:pPr>
              <w:widowControl w:val="0"/>
              <w:spacing w:after="0" w:line="240" w:lineRule="auto"/>
              <w:rPr>
                <w:rFonts w:asciiTheme="majorBidi" w:hAnsiTheme="majorBidi" w:cstheme="majorBidi"/>
                <w:sz w:val="22"/>
                <w:szCs w:val="22"/>
                <w14:ligatures w14:val="none"/>
              </w:rPr>
            </w:pPr>
            <w:r w:rsidRPr="00780047">
              <w:rPr>
                <w:rFonts w:asciiTheme="majorBidi" w:hAnsiTheme="majorBidi" w:cstheme="majorBidi"/>
                <w:sz w:val="22"/>
                <w:szCs w:val="22"/>
                <w14:ligatures w14:val="none"/>
              </w:rPr>
              <w:t>14.3 Mechanisms with Two Enzyme–Substrate Complexes</w:t>
            </w:r>
          </w:p>
        </w:tc>
        <w:tc>
          <w:tcPr>
            <w:tcW w:w="1143" w:type="dxa"/>
            <w:shd w:val="clear" w:color="auto" w:fill="FFFFFF"/>
          </w:tcPr>
          <w:p w14:paraId="1F47C33F" w14:textId="77777777" w:rsidR="00BC3E8B" w:rsidRDefault="00BC3E8B" w:rsidP="00BC3E8B">
            <w:pPr>
              <w:widowControl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0080469345","author":[{"dropping-particle":"","family":"Arnaut","given":"Luís G","non-dropping-particle":"","parse-names":false,"suffix":""},{"dropping-particle":"","family":"Formosinho","given":"Sebastiao Jose","non-dropping-particle":"","parse-names":false,"suffix":""},{"dropping-particle":"","family":"Burrows","given":"Hugh","non-dropping-particle":"","parse-names":false,"suffix":""}],"id":"ITEM-1","issued":{"date-parts":[["2006"]]},"publisher":"Elsevier","title":"Chemical kinetics: from molecular structure to chemical reactivity","type":"book"},"uris":["http://www.mendeley.com/documents/?uuid=2dfff3af-4fdd-4d2d-bc06-06a5916882e5"]}],"mendeley":{"formattedCitation":"[3]","plainTextFormattedCitation":"[3]"},"properties":{"noteIndex":0},"schema":"https://github.com/citation-style-language/schema/raw/master/csl-citation.json"}</w:instrTex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BC3E8B">
              <w:rPr>
                <w:rFonts w:asciiTheme="majorBidi" w:eastAsiaTheme="minorHAnsi" w:hAnsiTheme="majorBidi" w:cstheme="majorBidi"/>
                <w:bCs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3]</w: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A64A62" w:rsidRPr="00FA7B36" w14:paraId="77939B9E" w14:textId="77777777" w:rsidTr="00780047">
        <w:trPr>
          <w:trHeight w:val="216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43BE6598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lastRenderedPageBreak/>
              <w:t>29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7A4C50B5" w14:textId="77777777" w:rsidR="00A64A62" w:rsidRPr="00780047" w:rsidRDefault="00965E50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14.4 In</w:t>
            </w:r>
            <w:r w:rsidR="001B11DB"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hibition of Enzymes </w:t>
            </w:r>
          </w:p>
        </w:tc>
        <w:tc>
          <w:tcPr>
            <w:tcW w:w="1143" w:type="dxa"/>
            <w:shd w:val="clear" w:color="auto" w:fill="FFFFFF"/>
          </w:tcPr>
          <w:p w14:paraId="5CC11D73" w14:textId="77777777" w:rsidR="00A64A62" w:rsidRPr="00FA7B36" w:rsidRDefault="00BC3E8B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0080469345","author":[{"dropping-particle":"","family":"Arnaut","given":"Luís G","non-dropping-particle":"","parse-names":false,"suffix":""},{"dropping-particle":"","family":"Formosinho","given":"Sebastiao Jose","non-dropping-particle":"","parse-names":false,"suffix":""},{"dropping-particle":"","family":"Burrows","given":"Hugh","non-dropping-particle":"","parse-names":false,"suffix":""}],"id":"ITEM-1","issued":{"date-parts":[["2006"]]},"publisher":"Elsevier","title":"Chemical kinetics: from molecular structure to chemical reactivity","type":"book"},"uris":["http://www.mendeley.com/documents/?uuid=2dfff3af-4fdd-4d2d-bc06-06a5916882e5"]}],"mendeley":{"formattedCitation":"[3]","plainTextFormattedCitation":"[3]"},"properties":{"noteIndex":0},"schema":"https://github.com/citation-style-language/schema/raw/master/csl-citation.json"}</w:instrTex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BC3E8B">
              <w:rPr>
                <w:rFonts w:asciiTheme="majorBidi" w:eastAsiaTheme="minorHAnsi" w:hAnsiTheme="majorBidi" w:cstheme="majorBidi"/>
                <w:bCs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3]</w: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  <w:tr w:rsidR="00A64A62" w:rsidRPr="00FA7B36" w14:paraId="0BCA6B52" w14:textId="77777777" w:rsidTr="00780047">
        <w:trPr>
          <w:trHeight w:val="249"/>
        </w:trPr>
        <w:tc>
          <w:tcPr>
            <w:tcW w:w="105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74C5EA3E" w14:textId="77777777" w:rsidR="00A64A62" w:rsidRPr="00FA7B36" w:rsidRDefault="00780047" w:rsidP="00BC3E8B">
            <w:pPr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30</w:t>
            </w:r>
          </w:p>
        </w:tc>
        <w:tc>
          <w:tcPr>
            <w:tcW w:w="7230" w:type="dxa"/>
            <w:shd w:val="clear" w:color="auto" w:fill="FFFFFF"/>
            <w:tcMar>
              <w:top w:w="58" w:type="dxa"/>
              <w:left w:w="58" w:type="dxa"/>
              <w:bottom w:w="58" w:type="dxa"/>
              <w:right w:w="58" w:type="dxa"/>
            </w:tcMar>
            <w:vAlign w:val="center"/>
          </w:tcPr>
          <w:p w14:paraId="67B83173" w14:textId="77777777" w:rsidR="00965E50" w:rsidRPr="00780047" w:rsidRDefault="00965E50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 xml:space="preserve">14.5 Effects of pH </w:t>
            </w:r>
          </w:p>
          <w:p w14:paraId="204DFC65" w14:textId="77777777" w:rsidR="00A64A62" w:rsidRPr="00780047" w:rsidRDefault="00965E50" w:rsidP="00BC3E8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</w:pPr>
            <w:r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14.6 Tempera</w:t>
            </w:r>
            <w:r w:rsidR="001B11DB" w:rsidRPr="00780047">
              <w:rPr>
                <w:rFonts w:asciiTheme="majorBidi" w:eastAsiaTheme="minorHAnsi" w:hAnsiTheme="majorBidi" w:cstheme="majorBidi"/>
                <w:color w:val="auto"/>
                <w:kern w:val="0"/>
                <w:sz w:val="22"/>
                <w:szCs w:val="22"/>
                <w14:ligatures w14:val="none"/>
                <w14:cntxtAlts w14:val="0"/>
              </w:rPr>
              <w:t>ture Effects</w:t>
            </w:r>
          </w:p>
        </w:tc>
        <w:tc>
          <w:tcPr>
            <w:tcW w:w="1143" w:type="dxa"/>
            <w:shd w:val="clear" w:color="auto" w:fill="FFFFFF"/>
          </w:tcPr>
          <w:p w14:paraId="6AD86C94" w14:textId="77777777" w:rsidR="00A64A62" w:rsidRPr="00FA7B36" w:rsidRDefault="00BC3E8B" w:rsidP="00BC3E8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eastAsiaTheme="minorHAnsi" w:hAnsiTheme="majorBidi" w:cstheme="majorBidi"/>
                <w:color w:val="auto"/>
                <w:kern w:val="0"/>
                <w:sz w:val="21"/>
                <w:szCs w:val="21"/>
                <w14:ligatures w14:val="none"/>
                <w14:cntxtAlts w14:val="0"/>
              </w:rPr>
            </w:pP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begin" w:fldLock="1"/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instrText>ADDIN CSL_CITATION {"citationItems":[{"id":"ITEM-1","itemData":{"ISBN":"0080469345","author":[{"dropping-particle":"","family":"Arnaut","given":"Luís G","non-dropping-particle":"","parse-names":false,"suffix":""},{"dropping-particle":"","family":"Formosinho","given":"Sebastiao Jose","non-dropping-particle":"","parse-names":false,"suffix":""},{"dropping-particle":"","family":"Burrows","given":"Hugh","non-dropping-particle":"","parse-names":false,"suffix":""}],"id":"ITEM-1","issued":{"date-parts":[["2006"]]},"publisher":"Elsevier","title":"Chemical kinetics: from molecular structure to chemical reactivity","type":"book"},"uris":["http://www.mendeley.com/documents/?uuid=2dfff3af-4fdd-4d2d-bc06-06a5916882e5"]}],"mendeley":{"formattedCitation":"[3]","plainTextFormattedCitation":"[3]"},"properties":{"noteIndex":0},"schema":"https://github.com/citation-style-language/schema/raw/master/csl-citation.json"}</w:instrTex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separate"/>
            </w:r>
            <w:r w:rsidRPr="00BC3E8B">
              <w:rPr>
                <w:rFonts w:asciiTheme="majorBidi" w:eastAsiaTheme="minorHAnsi" w:hAnsiTheme="majorBidi" w:cstheme="majorBidi"/>
                <w:bCs/>
                <w:noProof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t>[3]</w:t>
            </w:r>
            <w:r>
              <w:rPr>
                <w:rFonts w:asciiTheme="majorBidi" w:eastAsiaTheme="minorHAnsi" w:hAnsiTheme="majorBidi" w:cstheme="majorBidi"/>
                <w:b/>
                <w:bCs/>
                <w:color w:val="auto"/>
                <w:kern w:val="0"/>
                <w:sz w:val="21"/>
                <w:szCs w:val="21"/>
                <w14:ligatures w14:val="none"/>
                <w14:cntxtAlts w14:val="0"/>
              </w:rPr>
              <w:fldChar w:fldCharType="end"/>
            </w:r>
          </w:p>
        </w:tc>
      </w:tr>
    </w:tbl>
    <w:p w14:paraId="6F83DE83" w14:textId="77777777" w:rsidR="00927116" w:rsidRPr="00FA7B36" w:rsidRDefault="00927116" w:rsidP="00006D59">
      <w:pPr>
        <w:rPr>
          <w:rFonts w:asciiTheme="majorBidi" w:hAnsiTheme="majorBidi" w:cstheme="majorBidi"/>
          <w:sz w:val="24"/>
          <w:szCs w:val="24"/>
        </w:rPr>
      </w:pPr>
    </w:p>
    <w:p w14:paraId="30FC2A7F" w14:textId="77777777" w:rsidR="00914ADE" w:rsidRPr="00FA7B36" w:rsidRDefault="00914ADE" w:rsidP="00006D59">
      <w:pPr>
        <w:rPr>
          <w:rFonts w:asciiTheme="majorBidi" w:hAnsiTheme="majorBidi" w:cstheme="majorBidi"/>
          <w:sz w:val="24"/>
          <w:szCs w:val="24"/>
        </w:rPr>
      </w:pPr>
    </w:p>
    <w:p w14:paraId="54F71AFC" w14:textId="77777777" w:rsidR="00914ADE" w:rsidRPr="00FA7B36" w:rsidRDefault="00914ADE" w:rsidP="00006D59">
      <w:pPr>
        <w:rPr>
          <w:rFonts w:asciiTheme="majorBidi" w:hAnsiTheme="majorBidi" w:cstheme="majorBidi"/>
          <w:sz w:val="24"/>
          <w:szCs w:val="24"/>
        </w:rPr>
      </w:pPr>
      <w:r w:rsidRPr="00FA7B36">
        <w:rPr>
          <w:rFonts w:asciiTheme="majorBidi" w:hAnsiTheme="majorBidi" w:cstheme="majorBidi"/>
          <w:sz w:val="28"/>
          <w:szCs w:val="28"/>
          <w14:ligatures w14:val="none"/>
        </w:rPr>
        <w:t xml:space="preserve">* See your </w:t>
      </w:r>
      <w:hyperlink r:id="rId6" w:history="1">
        <w:r w:rsidRPr="00FA7B36">
          <w:rPr>
            <w:rStyle w:val="Hyperlink"/>
            <w:rFonts w:asciiTheme="majorBidi" w:hAnsiTheme="majorBidi" w:cstheme="majorBidi"/>
            <w:sz w:val="28"/>
            <w:szCs w:val="28"/>
            <w14:ligatures w14:val="none"/>
          </w:rPr>
          <w:t>Golestan</w:t>
        </w:r>
      </w:hyperlink>
      <w:r w:rsidRPr="00FA7B36">
        <w:rPr>
          <w:rFonts w:asciiTheme="majorBidi" w:hAnsiTheme="majorBidi" w:cstheme="majorBidi"/>
          <w:sz w:val="28"/>
          <w:szCs w:val="28"/>
          <w14:ligatures w14:val="none"/>
        </w:rPr>
        <w:t xml:space="preserve"> for the date and time of each session.</w:t>
      </w:r>
    </w:p>
    <w:sectPr w:rsidR="00914ADE" w:rsidRPr="00FA7B36" w:rsidSect="009D0A7D">
      <w:pgSz w:w="11907" w:h="16840" w:code="9"/>
      <w:pgMar w:top="1021" w:right="1021" w:bottom="1021" w:left="102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800D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bA0NbEwNDc0Nzc2NDNW0lEKTi0uzszPAykwqgUAyFslOywAAAA="/>
  </w:docVars>
  <w:rsids>
    <w:rsidRoot w:val="00305F38"/>
    <w:rsid w:val="00006D59"/>
    <w:rsid w:val="001B11DB"/>
    <w:rsid w:val="002203A5"/>
    <w:rsid w:val="00225B59"/>
    <w:rsid w:val="00305F38"/>
    <w:rsid w:val="00345FB0"/>
    <w:rsid w:val="00550F74"/>
    <w:rsid w:val="00577C97"/>
    <w:rsid w:val="005C6426"/>
    <w:rsid w:val="00773FA1"/>
    <w:rsid w:val="00777D88"/>
    <w:rsid w:val="00780047"/>
    <w:rsid w:val="007B1665"/>
    <w:rsid w:val="00846AC4"/>
    <w:rsid w:val="0090168F"/>
    <w:rsid w:val="00914ADE"/>
    <w:rsid w:val="00927116"/>
    <w:rsid w:val="00956657"/>
    <w:rsid w:val="00965E50"/>
    <w:rsid w:val="00971BD0"/>
    <w:rsid w:val="009D0A7D"/>
    <w:rsid w:val="00A64A62"/>
    <w:rsid w:val="00AC1C51"/>
    <w:rsid w:val="00AF76ED"/>
    <w:rsid w:val="00B15324"/>
    <w:rsid w:val="00B70646"/>
    <w:rsid w:val="00BC3E8B"/>
    <w:rsid w:val="00C22E1E"/>
    <w:rsid w:val="00C954C7"/>
    <w:rsid w:val="00D338D0"/>
    <w:rsid w:val="00D95E18"/>
    <w:rsid w:val="00DC464E"/>
    <w:rsid w:val="00DD2D8E"/>
    <w:rsid w:val="00E30182"/>
    <w:rsid w:val="00EA6F5B"/>
    <w:rsid w:val="00EC7D53"/>
    <w:rsid w:val="00F5538B"/>
    <w:rsid w:val="00FA7B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F3BB49"/>
  <w15:docId w15:val="{C581CFD4-7A45-4E9A-BA73-7E3506D07A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05F38"/>
    <w:pPr>
      <w:spacing w:after="180" w:line="271" w:lineRule="auto"/>
    </w:pPr>
    <w:rPr>
      <w:rFonts w:ascii="Times New Roman" w:eastAsia="Times New Roman" w:hAnsi="Times New Roman" w:cs="Times New Roman"/>
      <w:color w:val="000000"/>
      <w:kern w:val="28"/>
      <w:sz w:val="20"/>
      <w:szCs w:val="20"/>
      <w14:ligatures w14:val="standard"/>
      <w14:cntxtAlt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30182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971BD0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DD2D8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94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8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22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32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28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60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golestan.uok.ac.ir/home/Default.htm" TargetMode="External"/><Relationship Id="rId5" Type="http://schemas.openxmlformats.org/officeDocument/2006/relationships/hyperlink" Target="https://drive.google.com/drive/folders/1iJmleLWBJ_D7RMDdbWivjZX2C9x7MW38?usp=sharing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C8E1E6-A43D-4643-ABF7-10DFA0AFFD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4</TotalTime>
  <Pages>1</Pages>
  <Words>5138</Words>
  <Characters>29288</Characters>
  <Application>Microsoft Office Word</Application>
  <DocSecurity>0</DocSecurity>
  <Lines>244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erdoo.net</Company>
  <LinksUpToDate>false</LinksUpToDate>
  <CharactersWithSpaces>34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hdi</dc:creator>
  <cp:lastModifiedBy>Mehdi</cp:lastModifiedBy>
  <cp:revision>27</cp:revision>
  <dcterms:created xsi:type="dcterms:W3CDTF">2018-11-03T20:39:00Z</dcterms:created>
  <dcterms:modified xsi:type="dcterms:W3CDTF">2021-02-16T08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catalysis</vt:lpwstr>
  </property>
  <property fmtid="{D5CDD505-2E9C-101B-9397-08002B2CF9AE}" pid="3" name="Mendeley Recent Style Name 0_1">
    <vt:lpwstr>ACS Catalysis</vt:lpwstr>
  </property>
  <property fmtid="{D5CDD505-2E9C-101B-9397-08002B2CF9AE}" pid="4" name="Mendeley Recent Style Id 1_1">
    <vt:lpwstr>http://csl.mendeley.com/styles/2370751/PhysChemB-Mehdi</vt:lpwstr>
  </property>
  <property fmtid="{D5CDD505-2E9C-101B-9397-08002B2CF9AE}" pid="5" name="Mendeley Recent Style Name 1_1">
    <vt:lpwstr>American Chemical Society - Mehdi Irani, PHD</vt:lpwstr>
  </property>
  <property fmtid="{D5CDD505-2E9C-101B-9397-08002B2CF9AE}" pid="6" name="Mendeley Recent Style Id 2_1">
    <vt:lpwstr>http://www.zotero.org/styles/american-medical-association</vt:lpwstr>
  </property>
  <property fmtid="{D5CDD505-2E9C-101B-9397-08002B2CF9AE}" pid="7" name="Mendeley Recent Style Name 2_1">
    <vt:lpwstr>American Medical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nalytica-chimica-acta</vt:lpwstr>
  </property>
  <property fmtid="{D5CDD505-2E9C-101B-9397-08002B2CF9AE}" pid="11" name="Mendeley Recent Style Name 4_1">
    <vt:lpwstr>Analytica Chimica Acta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inorganic-chemistry</vt:lpwstr>
  </property>
  <property fmtid="{D5CDD505-2E9C-101B-9397-08002B2CF9AE}" pid="17" name="Mendeley Recent Style Name 7_1">
    <vt:lpwstr>Inorganic Chemistry</vt:lpwstr>
  </property>
  <property fmtid="{D5CDD505-2E9C-101B-9397-08002B2CF9AE}" pid="18" name="Mendeley Recent Style Id 8_1">
    <vt:lpwstr>http://www.zotero.org/styles/journal-of-hazardous-materials</vt:lpwstr>
  </property>
  <property fmtid="{D5CDD505-2E9C-101B-9397-08002B2CF9AE}" pid="19" name="Mendeley Recent Style Name 8_1">
    <vt:lpwstr>Journal of Hazardous Materials</vt:lpwstr>
  </property>
  <property fmtid="{D5CDD505-2E9C-101B-9397-08002B2CF9AE}" pid="20" name="Mendeley Recent Style Id 9_1">
    <vt:lpwstr>http://www.zotero.org/styles/the-journal-of-physical-chemistry-b</vt:lpwstr>
  </property>
  <property fmtid="{D5CDD505-2E9C-101B-9397-08002B2CF9AE}" pid="21" name="Mendeley Recent Style Name 9_1">
    <vt:lpwstr>The Journal of Physical Chemistry B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dd31687-300d-3bdc-95e7-a1ba9b6b12e9</vt:lpwstr>
  </property>
  <property fmtid="{D5CDD505-2E9C-101B-9397-08002B2CF9AE}" pid="24" name="Mendeley Citation Style_1">
    <vt:lpwstr>http://www.zotero.org/styles/journal-of-hazardous-materials</vt:lpwstr>
  </property>
</Properties>
</file>